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725138347"/>
        <w:docPartObj>
          <w:docPartGallery w:val="Cover Pages"/>
          <w:docPartUnique/>
        </w:docPartObj>
      </w:sdtPr>
      <w:sdtEndPr/>
      <w:sdtContent>
        <w:p w14:paraId="7BF279C7" w14:textId="1F20E8F9" w:rsidR="002A6A8E" w:rsidRDefault="002A6A8E">
          <w:r>
            <w:rPr>
              <w:noProof/>
            </w:rPr>
            <mc:AlternateContent>
              <mc:Choice Requires="wpg">
                <w:drawing>
                  <wp:anchor distT="0" distB="0" distL="114300" distR="114300" simplePos="0" relativeHeight="251659264" behindDoc="1" locked="0" layoutInCell="1" allowOverlap="1" wp14:anchorId="2036C686" wp14:editId="706AC6A3">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249474DD" w14:textId="52FB53BA" w:rsidR="002A6A8E" w:rsidRDefault="002A6A8E">
                                      <w:pPr>
                                        <w:pStyle w:val="NoSpacing"/>
                                        <w:spacing w:before="120"/>
                                        <w:jc w:val="center"/>
                                        <w:rPr>
                                          <w:color w:val="FFFFFF" w:themeColor="background1"/>
                                        </w:rPr>
                                      </w:pPr>
                                      <w:r>
                                        <w:rPr>
                                          <w:color w:val="FFFFFF" w:themeColor="background1"/>
                                        </w:rPr>
                                        <w:t>Josh Munro</w:t>
                                      </w:r>
                                    </w:p>
                                  </w:sdtContent>
                                </w:sdt>
                                <w:p w14:paraId="6E54105C" w14:textId="77777777" w:rsidR="002A6A8E" w:rsidRDefault="00335969">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EndPr/>
                                    <w:sdtContent>
                                      <w:r w:rsidR="002A6A8E">
                                        <w:rPr>
                                          <w:caps/>
                                          <w:color w:val="FFFFFF" w:themeColor="background1"/>
                                        </w:rPr>
                                        <w:t>[Company name]</w:t>
                                      </w:r>
                                    </w:sdtContent>
                                  </w:sdt>
                                  <w:r w:rsidR="002A6A8E">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2A6A8E">
                                        <w:rPr>
                                          <w:color w:val="FFFFFF" w:themeColor="background1"/>
                                        </w:rPr>
                                        <w:t>[Company address]</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953513E" w14:textId="186B9CAE" w:rsidR="002A6A8E" w:rsidRDefault="002A6A8E">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Web701 Evaluate part2</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036C686"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249474DD" w14:textId="52FB53BA" w:rsidR="002A6A8E" w:rsidRDefault="002A6A8E">
                                <w:pPr>
                                  <w:pStyle w:val="NoSpacing"/>
                                  <w:spacing w:before="120"/>
                                  <w:jc w:val="center"/>
                                  <w:rPr>
                                    <w:color w:val="FFFFFF" w:themeColor="background1"/>
                                  </w:rPr>
                                </w:pPr>
                                <w:r>
                                  <w:rPr>
                                    <w:color w:val="FFFFFF" w:themeColor="background1"/>
                                  </w:rPr>
                                  <w:t>Josh Munro</w:t>
                                </w:r>
                              </w:p>
                            </w:sdtContent>
                          </w:sdt>
                          <w:p w14:paraId="6E54105C" w14:textId="77777777" w:rsidR="002A6A8E" w:rsidRDefault="00335969">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EndPr/>
                              <w:sdtContent>
                                <w:r w:rsidR="002A6A8E">
                                  <w:rPr>
                                    <w:caps/>
                                    <w:color w:val="FFFFFF" w:themeColor="background1"/>
                                  </w:rPr>
                                  <w:t>[Company name]</w:t>
                                </w:r>
                              </w:sdtContent>
                            </w:sdt>
                            <w:r w:rsidR="002A6A8E">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2A6A8E">
                                  <w:rPr>
                                    <w:color w:val="FFFFFF" w:themeColor="background1"/>
                                  </w:rPr>
                                  <w:t>[Company address]</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953513E" w14:textId="186B9CAE" w:rsidR="002A6A8E" w:rsidRDefault="002A6A8E">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Web701 Evaluate part2</w:t>
                                </w:r>
                              </w:p>
                            </w:sdtContent>
                          </w:sdt>
                        </w:txbxContent>
                      </v:textbox>
                    </v:shape>
                    <w10:wrap anchorx="page" anchory="page"/>
                  </v:group>
                </w:pict>
              </mc:Fallback>
            </mc:AlternateContent>
          </w:r>
        </w:p>
        <w:p w14:paraId="5D00104F" w14:textId="4B5351C0" w:rsidR="002A6A8E" w:rsidRDefault="002A6A8E">
          <w:r>
            <w:br w:type="page"/>
          </w:r>
        </w:p>
      </w:sdtContent>
    </w:sdt>
    <w:sdt>
      <w:sdtPr>
        <w:rPr>
          <w:rFonts w:asciiTheme="minorHAnsi" w:eastAsiaTheme="minorHAnsi" w:hAnsiTheme="minorHAnsi" w:cstheme="minorBidi"/>
          <w:color w:val="auto"/>
          <w:sz w:val="22"/>
          <w:szCs w:val="22"/>
          <w:lang w:val="en-NZ"/>
        </w:rPr>
        <w:id w:val="-1847013299"/>
        <w:docPartObj>
          <w:docPartGallery w:val="Table of Contents"/>
          <w:docPartUnique/>
        </w:docPartObj>
      </w:sdtPr>
      <w:sdtEndPr>
        <w:rPr>
          <w:b/>
          <w:bCs/>
          <w:noProof/>
        </w:rPr>
      </w:sdtEndPr>
      <w:sdtContent>
        <w:p w14:paraId="6B1A3FD6" w14:textId="7AEBF3CA" w:rsidR="002A6A8E" w:rsidRDefault="002A6A8E">
          <w:pPr>
            <w:pStyle w:val="TOCHeading"/>
          </w:pPr>
          <w:r>
            <w:t>Table of Contents</w:t>
          </w:r>
        </w:p>
        <w:p w14:paraId="37ED86C6" w14:textId="2380D8AD" w:rsidR="00E67601" w:rsidRDefault="00A93B57">
          <w:pPr>
            <w:pStyle w:val="TOC1"/>
            <w:tabs>
              <w:tab w:val="right" w:leader="dot" w:pos="9016"/>
            </w:tabs>
            <w:rPr>
              <w:rFonts w:eastAsiaTheme="minorEastAsia"/>
              <w:noProof/>
              <w:lang w:eastAsia="en-NZ"/>
            </w:rPr>
          </w:pPr>
          <w:r>
            <w:fldChar w:fldCharType="begin"/>
          </w:r>
          <w:r>
            <w:instrText xml:space="preserve"> TOC \o "1-3" \h \z \u </w:instrText>
          </w:r>
          <w:r>
            <w:fldChar w:fldCharType="separate"/>
          </w:r>
          <w:hyperlink w:anchor="_Toc73394199" w:history="1">
            <w:r w:rsidR="00E67601" w:rsidRPr="00CE357F">
              <w:rPr>
                <w:rStyle w:val="Hyperlink"/>
                <w:noProof/>
              </w:rPr>
              <w:t>Introduction</w:t>
            </w:r>
            <w:r w:rsidR="00E67601">
              <w:rPr>
                <w:noProof/>
                <w:webHidden/>
              </w:rPr>
              <w:tab/>
            </w:r>
            <w:r w:rsidR="00E67601">
              <w:rPr>
                <w:noProof/>
                <w:webHidden/>
              </w:rPr>
              <w:fldChar w:fldCharType="begin"/>
            </w:r>
            <w:r w:rsidR="00E67601">
              <w:rPr>
                <w:noProof/>
                <w:webHidden/>
              </w:rPr>
              <w:instrText xml:space="preserve"> PAGEREF _Toc73394199 \h </w:instrText>
            </w:r>
            <w:r w:rsidR="00E67601">
              <w:rPr>
                <w:noProof/>
                <w:webHidden/>
              </w:rPr>
            </w:r>
            <w:r w:rsidR="00E67601">
              <w:rPr>
                <w:noProof/>
                <w:webHidden/>
              </w:rPr>
              <w:fldChar w:fldCharType="separate"/>
            </w:r>
            <w:r w:rsidR="00E67601">
              <w:rPr>
                <w:noProof/>
                <w:webHidden/>
              </w:rPr>
              <w:t>2</w:t>
            </w:r>
            <w:r w:rsidR="00E67601">
              <w:rPr>
                <w:noProof/>
                <w:webHidden/>
              </w:rPr>
              <w:fldChar w:fldCharType="end"/>
            </w:r>
          </w:hyperlink>
        </w:p>
        <w:p w14:paraId="2E583E2F" w14:textId="14B81252" w:rsidR="00E67601" w:rsidRDefault="00E67601">
          <w:pPr>
            <w:pStyle w:val="TOC1"/>
            <w:tabs>
              <w:tab w:val="right" w:leader="dot" w:pos="9016"/>
            </w:tabs>
            <w:rPr>
              <w:rFonts w:eastAsiaTheme="minorEastAsia"/>
              <w:noProof/>
              <w:lang w:eastAsia="en-NZ"/>
            </w:rPr>
          </w:pPr>
          <w:hyperlink w:anchor="_Toc73394200" w:history="1">
            <w:r w:rsidRPr="00CE357F">
              <w:rPr>
                <w:rStyle w:val="Hyperlink"/>
                <w:noProof/>
              </w:rPr>
              <w:t>GitHub repo</w:t>
            </w:r>
            <w:r>
              <w:rPr>
                <w:noProof/>
                <w:webHidden/>
              </w:rPr>
              <w:tab/>
            </w:r>
            <w:r>
              <w:rPr>
                <w:noProof/>
                <w:webHidden/>
              </w:rPr>
              <w:fldChar w:fldCharType="begin"/>
            </w:r>
            <w:r>
              <w:rPr>
                <w:noProof/>
                <w:webHidden/>
              </w:rPr>
              <w:instrText xml:space="preserve"> PAGEREF _Toc73394200 \h </w:instrText>
            </w:r>
            <w:r>
              <w:rPr>
                <w:noProof/>
                <w:webHidden/>
              </w:rPr>
            </w:r>
            <w:r>
              <w:rPr>
                <w:noProof/>
                <w:webHidden/>
              </w:rPr>
              <w:fldChar w:fldCharType="separate"/>
            </w:r>
            <w:r>
              <w:rPr>
                <w:noProof/>
                <w:webHidden/>
              </w:rPr>
              <w:t>2</w:t>
            </w:r>
            <w:r>
              <w:rPr>
                <w:noProof/>
                <w:webHidden/>
              </w:rPr>
              <w:fldChar w:fldCharType="end"/>
            </w:r>
          </w:hyperlink>
        </w:p>
        <w:p w14:paraId="0A566C44" w14:textId="270705AB" w:rsidR="00E67601" w:rsidRDefault="00E67601">
          <w:pPr>
            <w:pStyle w:val="TOC1"/>
            <w:tabs>
              <w:tab w:val="right" w:leader="dot" w:pos="9016"/>
            </w:tabs>
            <w:rPr>
              <w:rFonts w:eastAsiaTheme="minorEastAsia"/>
              <w:noProof/>
              <w:lang w:eastAsia="en-NZ"/>
            </w:rPr>
          </w:pPr>
          <w:hyperlink w:anchor="_Toc73394201" w:history="1">
            <w:r w:rsidRPr="00CE357F">
              <w:rPr>
                <w:rStyle w:val="Hyperlink"/>
                <w:noProof/>
              </w:rPr>
              <w:t>Written Report</w:t>
            </w:r>
            <w:r>
              <w:rPr>
                <w:noProof/>
                <w:webHidden/>
              </w:rPr>
              <w:tab/>
            </w:r>
            <w:r>
              <w:rPr>
                <w:noProof/>
                <w:webHidden/>
              </w:rPr>
              <w:fldChar w:fldCharType="begin"/>
            </w:r>
            <w:r>
              <w:rPr>
                <w:noProof/>
                <w:webHidden/>
              </w:rPr>
              <w:instrText xml:space="preserve"> PAGEREF _Toc73394201 \h </w:instrText>
            </w:r>
            <w:r>
              <w:rPr>
                <w:noProof/>
                <w:webHidden/>
              </w:rPr>
            </w:r>
            <w:r>
              <w:rPr>
                <w:noProof/>
                <w:webHidden/>
              </w:rPr>
              <w:fldChar w:fldCharType="separate"/>
            </w:r>
            <w:r>
              <w:rPr>
                <w:noProof/>
                <w:webHidden/>
              </w:rPr>
              <w:t>3</w:t>
            </w:r>
            <w:r>
              <w:rPr>
                <w:noProof/>
                <w:webHidden/>
              </w:rPr>
              <w:fldChar w:fldCharType="end"/>
            </w:r>
          </w:hyperlink>
        </w:p>
        <w:p w14:paraId="3084225A" w14:textId="53A879CE" w:rsidR="00E67601" w:rsidRDefault="00E67601">
          <w:pPr>
            <w:pStyle w:val="TOC2"/>
            <w:tabs>
              <w:tab w:val="right" w:leader="dot" w:pos="9016"/>
            </w:tabs>
            <w:rPr>
              <w:rFonts w:eastAsiaTheme="minorEastAsia"/>
              <w:noProof/>
              <w:lang w:eastAsia="en-NZ"/>
            </w:rPr>
          </w:pPr>
          <w:hyperlink w:anchor="_Toc73394202" w:history="1">
            <w:r w:rsidRPr="00CE357F">
              <w:rPr>
                <w:rStyle w:val="Hyperlink"/>
                <w:noProof/>
              </w:rPr>
              <w:t>Features used in my website.</w:t>
            </w:r>
            <w:r>
              <w:rPr>
                <w:noProof/>
                <w:webHidden/>
              </w:rPr>
              <w:tab/>
            </w:r>
            <w:r>
              <w:rPr>
                <w:noProof/>
                <w:webHidden/>
              </w:rPr>
              <w:fldChar w:fldCharType="begin"/>
            </w:r>
            <w:r>
              <w:rPr>
                <w:noProof/>
                <w:webHidden/>
              </w:rPr>
              <w:instrText xml:space="preserve"> PAGEREF _Toc73394202 \h </w:instrText>
            </w:r>
            <w:r>
              <w:rPr>
                <w:noProof/>
                <w:webHidden/>
              </w:rPr>
            </w:r>
            <w:r>
              <w:rPr>
                <w:noProof/>
                <w:webHidden/>
              </w:rPr>
              <w:fldChar w:fldCharType="separate"/>
            </w:r>
            <w:r>
              <w:rPr>
                <w:noProof/>
                <w:webHidden/>
              </w:rPr>
              <w:t>3</w:t>
            </w:r>
            <w:r>
              <w:rPr>
                <w:noProof/>
                <w:webHidden/>
              </w:rPr>
              <w:fldChar w:fldCharType="end"/>
            </w:r>
          </w:hyperlink>
        </w:p>
        <w:p w14:paraId="5826B2A2" w14:textId="24188D5A" w:rsidR="00E67601" w:rsidRDefault="00E67601">
          <w:pPr>
            <w:pStyle w:val="TOC2"/>
            <w:tabs>
              <w:tab w:val="right" w:leader="dot" w:pos="9016"/>
            </w:tabs>
            <w:rPr>
              <w:rFonts w:eastAsiaTheme="minorEastAsia"/>
              <w:noProof/>
              <w:lang w:eastAsia="en-NZ"/>
            </w:rPr>
          </w:pPr>
          <w:hyperlink w:anchor="_Toc73394203" w:history="1">
            <w:r w:rsidRPr="00CE357F">
              <w:rPr>
                <w:rStyle w:val="Hyperlink"/>
                <w:noProof/>
              </w:rPr>
              <w:t>Frameworks I am using.</w:t>
            </w:r>
            <w:r>
              <w:rPr>
                <w:noProof/>
                <w:webHidden/>
              </w:rPr>
              <w:tab/>
            </w:r>
            <w:r>
              <w:rPr>
                <w:noProof/>
                <w:webHidden/>
              </w:rPr>
              <w:fldChar w:fldCharType="begin"/>
            </w:r>
            <w:r>
              <w:rPr>
                <w:noProof/>
                <w:webHidden/>
              </w:rPr>
              <w:instrText xml:space="preserve"> PAGEREF _Toc73394203 \h </w:instrText>
            </w:r>
            <w:r>
              <w:rPr>
                <w:noProof/>
                <w:webHidden/>
              </w:rPr>
            </w:r>
            <w:r>
              <w:rPr>
                <w:noProof/>
                <w:webHidden/>
              </w:rPr>
              <w:fldChar w:fldCharType="separate"/>
            </w:r>
            <w:r>
              <w:rPr>
                <w:noProof/>
                <w:webHidden/>
              </w:rPr>
              <w:t>4</w:t>
            </w:r>
            <w:r>
              <w:rPr>
                <w:noProof/>
                <w:webHidden/>
              </w:rPr>
              <w:fldChar w:fldCharType="end"/>
            </w:r>
          </w:hyperlink>
        </w:p>
        <w:p w14:paraId="5F9FC5D2" w14:textId="242CC470" w:rsidR="00E67601" w:rsidRDefault="00E67601">
          <w:pPr>
            <w:pStyle w:val="TOC1"/>
            <w:tabs>
              <w:tab w:val="right" w:leader="dot" w:pos="9016"/>
            </w:tabs>
            <w:rPr>
              <w:rFonts w:eastAsiaTheme="minorEastAsia"/>
              <w:noProof/>
              <w:lang w:eastAsia="en-NZ"/>
            </w:rPr>
          </w:pPr>
          <w:hyperlink w:anchor="_Toc73394204" w:history="1">
            <w:r w:rsidRPr="00CE357F">
              <w:rPr>
                <w:rStyle w:val="Hyperlink"/>
                <w:noProof/>
              </w:rPr>
              <w:t>Charity members/beneficiaries register, login and administrate their own account.</w:t>
            </w:r>
            <w:r>
              <w:rPr>
                <w:noProof/>
                <w:webHidden/>
              </w:rPr>
              <w:tab/>
            </w:r>
            <w:r>
              <w:rPr>
                <w:noProof/>
                <w:webHidden/>
              </w:rPr>
              <w:fldChar w:fldCharType="begin"/>
            </w:r>
            <w:r>
              <w:rPr>
                <w:noProof/>
                <w:webHidden/>
              </w:rPr>
              <w:instrText xml:space="preserve"> PAGEREF _Toc73394204 \h </w:instrText>
            </w:r>
            <w:r>
              <w:rPr>
                <w:noProof/>
                <w:webHidden/>
              </w:rPr>
            </w:r>
            <w:r>
              <w:rPr>
                <w:noProof/>
                <w:webHidden/>
              </w:rPr>
              <w:fldChar w:fldCharType="separate"/>
            </w:r>
            <w:r>
              <w:rPr>
                <w:noProof/>
                <w:webHidden/>
              </w:rPr>
              <w:t>5</w:t>
            </w:r>
            <w:r>
              <w:rPr>
                <w:noProof/>
                <w:webHidden/>
              </w:rPr>
              <w:fldChar w:fldCharType="end"/>
            </w:r>
          </w:hyperlink>
        </w:p>
        <w:p w14:paraId="0F74E262" w14:textId="63C6003E" w:rsidR="00E67601" w:rsidRDefault="00E67601">
          <w:pPr>
            <w:pStyle w:val="TOC2"/>
            <w:tabs>
              <w:tab w:val="right" w:leader="dot" w:pos="9016"/>
            </w:tabs>
            <w:rPr>
              <w:rFonts w:eastAsiaTheme="minorEastAsia"/>
              <w:noProof/>
              <w:lang w:eastAsia="en-NZ"/>
            </w:rPr>
          </w:pPr>
          <w:hyperlink w:anchor="_Toc73394205" w:history="1">
            <w:r w:rsidRPr="00CE357F">
              <w:rPr>
                <w:rStyle w:val="Hyperlink"/>
                <w:noProof/>
              </w:rPr>
              <w:t>Angular</w:t>
            </w:r>
            <w:r>
              <w:rPr>
                <w:noProof/>
                <w:webHidden/>
              </w:rPr>
              <w:tab/>
            </w:r>
            <w:r>
              <w:rPr>
                <w:noProof/>
                <w:webHidden/>
              </w:rPr>
              <w:fldChar w:fldCharType="begin"/>
            </w:r>
            <w:r>
              <w:rPr>
                <w:noProof/>
                <w:webHidden/>
              </w:rPr>
              <w:instrText xml:space="preserve"> PAGEREF _Toc73394205 \h </w:instrText>
            </w:r>
            <w:r>
              <w:rPr>
                <w:noProof/>
                <w:webHidden/>
              </w:rPr>
            </w:r>
            <w:r>
              <w:rPr>
                <w:noProof/>
                <w:webHidden/>
              </w:rPr>
              <w:fldChar w:fldCharType="separate"/>
            </w:r>
            <w:r>
              <w:rPr>
                <w:noProof/>
                <w:webHidden/>
              </w:rPr>
              <w:t>5</w:t>
            </w:r>
            <w:r>
              <w:rPr>
                <w:noProof/>
                <w:webHidden/>
              </w:rPr>
              <w:fldChar w:fldCharType="end"/>
            </w:r>
          </w:hyperlink>
        </w:p>
        <w:p w14:paraId="121D7BF5" w14:textId="63083D00" w:rsidR="00E67601" w:rsidRDefault="00E67601">
          <w:pPr>
            <w:pStyle w:val="TOC2"/>
            <w:tabs>
              <w:tab w:val="right" w:leader="dot" w:pos="9016"/>
            </w:tabs>
            <w:rPr>
              <w:rFonts w:eastAsiaTheme="minorEastAsia"/>
              <w:noProof/>
              <w:lang w:eastAsia="en-NZ"/>
            </w:rPr>
          </w:pPr>
          <w:hyperlink w:anchor="_Toc73394206" w:history="1">
            <w:r w:rsidRPr="00CE357F">
              <w:rPr>
                <w:rStyle w:val="Hyperlink"/>
                <w:noProof/>
              </w:rPr>
              <w:t>Angular Registration process</w:t>
            </w:r>
            <w:r>
              <w:rPr>
                <w:noProof/>
                <w:webHidden/>
              </w:rPr>
              <w:tab/>
            </w:r>
            <w:r>
              <w:rPr>
                <w:noProof/>
                <w:webHidden/>
              </w:rPr>
              <w:fldChar w:fldCharType="begin"/>
            </w:r>
            <w:r>
              <w:rPr>
                <w:noProof/>
                <w:webHidden/>
              </w:rPr>
              <w:instrText xml:space="preserve"> PAGEREF _Toc73394206 \h </w:instrText>
            </w:r>
            <w:r>
              <w:rPr>
                <w:noProof/>
                <w:webHidden/>
              </w:rPr>
            </w:r>
            <w:r>
              <w:rPr>
                <w:noProof/>
                <w:webHidden/>
              </w:rPr>
              <w:fldChar w:fldCharType="separate"/>
            </w:r>
            <w:r>
              <w:rPr>
                <w:noProof/>
                <w:webHidden/>
              </w:rPr>
              <w:t>5</w:t>
            </w:r>
            <w:r>
              <w:rPr>
                <w:noProof/>
                <w:webHidden/>
              </w:rPr>
              <w:fldChar w:fldCharType="end"/>
            </w:r>
          </w:hyperlink>
        </w:p>
        <w:p w14:paraId="10291BE1" w14:textId="43A64798" w:rsidR="00E67601" w:rsidRDefault="00E67601">
          <w:pPr>
            <w:pStyle w:val="TOC2"/>
            <w:tabs>
              <w:tab w:val="right" w:leader="dot" w:pos="9016"/>
            </w:tabs>
            <w:rPr>
              <w:rFonts w:eastAsiaTheme="minorEastAsia"/>
              <w:noProof/>
              <w:lang w:eastAsia="en-NZ"/>
            </w:rPr>
          </w:pPr>
          <w:hyperlink w:anchor="_Toc73394207" w:history="1">
            <w:r w:rsidRPr="00CE357F">
              <w:rPr>
                <w:rStyle w:val="Hyperlink"/>
                <w:noProof/>
              </w:rPr>
              <w:t>Angular Login process</w:t>
            </w:r>
            <w:r>
              <w:rPr>
                <w:noProof/>
                <w:webHidden/>
              </w:rPr>
              <w:tab/>
            </w:r>
            <w:r>
              <w:rPr>
                <w:noProof/>
                <w:webHidden/>
              </w:rPr>
              <w:fldChar w:fldCharType="begin"/>
            </w:r>
            <w:r>
              <w:rPr>
                <w:noProof/>
                <w:webHidden/>
              </w:rPr>
              <w:instrText xml:space="preserve"> PAGEREF _Toc73394207 \h </w:instrText>
            </w:r>
            <w:r>
              <w:rPr>
                <w:noProof/>
                <w:webHidden/>
              </w:rPr>
            </w:r>
            <w:r>
              <w:rPr>
                <w:noProof/>
                <w:webHidden/>
              </w:rPr>
              <w:fldChar w:fldCharType="separate"/>
            </w:r>
            <w:r>
              <w:rPr>
                <w:noProof/>
                <w:webHidden/>
              </w:rPr>
              <w:t>7</w:t>
            </w:r>
            <w:r>
              <w:rPr>
                <w:noProof/>
                <w:webHidden/>
              </w:rPr>
              <w:fldChar w:fldCharType="end"/>
            </w:r>
          </w:hyperlink>
        </w:p>
        <w:p w14:paraId="141F5138" w14:textId="1498FDDF" w:rsidR="00E67601" w:rsidRDefault="00E67601">
          <w:pPr>
            <w:pStyle w:val="TOC2"/>
            <w:tabs>
              <w:tab w:val="right" w:leader="dot" w:pos="9016"/>
            </w:tabs>
            <w:rPr>
              <w:rFonts w:eastAsiaTheme="minorEastAsia"/>
              <w:noProof/>
              <w:lang w:eastAsia="en-NZ"/>
            </w:rPr>
          </w:pPr>
          <w:hyperlink w:anchor="_Toc73394208" w:history="1">
            <w:r w:rsidRPr="00CE357F">
              <w:rPr>
                <w:rStyle w:val="Hyperlink"/>
                <w:noProof/>
              </w:rPr>
              <w:t>Angular Administer own accounts.</w:t>
            </w:r>
            <w:r>
              <w:rPr>
                <w:noProof/>
                <w:webHidden/>
              </w:rPr>
              <w:tab/>
            </w:r>
            <w:r>
              <w:rPr>
                <w:noProof/>
                <w:webHidden/>
              </w:rPr>
              <w:fldChar w:fldCharType="begin"/>
            </w:r>
            <w:r>
              <w:rPr>
                <w:noProof/>
                <w:webHidden/>
              </w:rPr>
              <w:instrText xml:space="preserve"> PAGEREF _Toc73394208 \h </w:instrText>
            </w:r>
            <w:r>
              <w:rPr>
                <w:noProof/>
                <w:webHidden/>
              </w:rPr>
            </w:r>
            <w:r>
              <w:rPr>
                <w:noProof/>
                <w:webHidden/>
              </w:rPr>
              <w:fldChar w:fldCharType="separate"/>
            </w:r>
            <w:r>
              <w:rPr>
                <w:noProof/>
                <w:webHidden/>
              </w:rPr>
              <w:t>8</w:t>
            </w:r>
            <w:r>
              <w:rPr>
                <w:noProof/>
                <w:webHidden/>
              </w:rPr>
              <w:fldChar w:fldCharType="end"/>
            </w:r>
          </w:hyperlink>
        </w:p>
        <w:p w14:paraId="107B99F4" w14:textId="70FF21AB" w:rsidR="00E67601" w:rsidRDefault="00E67601">
          <w:pPr>
            <w:pStyle w:val="TOC2"/>
            <w:tabs>
              <w:tab w:val="right" w:leader="dot" w:pos="9016"/>
            </w:tabs>
            <w:rPr>
              <w:rFonts w:eastAsiaTheme="minorEastAsia"/>
              <w:noProof/>
              <w:lang w:eastAsia="en-NZ"/>
            </w:rPr>
          </w:pPr>
          <w:hyperlink w:anchor="_Toc73394209" w:history="1">
            <w:r w:rsidRPr="00CE357F">
              <w:rPr>
                <w:rStyle w:val="Hyperlink"/>
                <w:noProof/>
              </w:rPr>
              <w:t>Compared to Vuejs Registration, login process administer accounts</w:t>
            </w:r>
            <w:r>
              <w:rPr>
                <w:noProof/>
                <w:webHidden/>
              </w:rPr>
              <w:tab/>
            </w:r>
            <w:r>
              <w:rPr>
                <w:noProof/>
                <w:webHidden/>
              </w:rPr>
              <w:fldChar w:fldCharType="begin"/>
            </w:r>
            <w:r>
              <w:rPr>
                <w:noProof/>
                <w:webHidden/>
              </w:rPr>
              <w:instrText xml:space="preserve"> PAGEREF _Toc73394209 \h </w:instrText>
            </w:r>
            <w:r>
              <w:rPr>
                <w:noProof/>
                <w:webHidden/>
              </w:rPr>
            </w:r>
            <w:r>
              <w:rPr>
                <w:noProof/>
                <w:webHidden/>
              </w:rPr>
              <w:fldChar w:fldCharType="separate"/>
            </w:r>
            <w:r>
              <w:rPr>
                <w:noProof/>
                <w:webHidden/>
              </w:rPr>
              <w:t>10</w:t>
            </w:r>
            <w:r>
              <w:rPr>
                <w:noProof/>
                <w:webHidden/>
              </w:rPr>
              <w:fldChar w:fldCharType="end"/>
            </w:r>
          </w:hyperlink>
        </w:p>
        <w:p w14:paraId="70CDD97D" w14:textId="441A1B6C" w:rsidR="00E67601" w:rsidRDefault="00E67601">
          <w:pPr>
            <w:pStyle w:val="TOC2"/>
            <w:tabs>
              <w:tab w:val="right" w:leader="dot" w:pos="9016"/>
            </w:tabs>
            <w:rPr>
              <w:rFonts w:eastAsiaTheme="minorEastAsia"/>
              <w:noProof/>
              <w:lang w:eastAsia="en-NZ"/>
            </w:rPr>
          </w:pPr>
          <w:hyperlink w:anchor="_Toc73394210" w:history="1">
            <w:r w:rsidRPr="00CE357F">
              <w:rPr>
                <w:rStyle w:val="Hyperlink"/>
                <w:noProof/>
              </w:rPr>
              <w:t>Users administrate their accounts.</w:t>
            </w:r>
            <w:r>
              <w:rPr>
                <w:noProof/>
                <w:webHidden/>
              </w:rPr>
              <w:tab/>
            </w:r>
            <w:r>
              <w:rPr>
                <w:noProof/>
                <w:webHidden/>
              </w:rPr>
              <w:fldChar w:fldCharType="begin"/>
            </w:r>
            <w:r>
              <w:rPr>
                <w:noProof/>
                <w:webHidden/>
              </w:rPr>
              <w:instrText xml:space="preserve"> PAGEREF _Toc73394210 \h </w:instrText>
            </w:r>
            <w:r>
              <w:rPr>
                <w:noProof/>
                <w:webHidden/>
              </w:rPr>
            </w:r>
            <w:r>
              <w:rPr>
                <w:noProof/>
                <w:webHidden/>
              </w:rPr>
              <w:fldChar w:fldCharType="separate"/>
            </w:r>
            <w:r>
              <w:rPr>
                <w:noProof/>
                <w:webHidden/>
              </w:rPr>
              <w:t>12</w:t>
            </w:r>
            <w:r>
              <w:rPr>
                <w:noProof/>
                <w:webHidden/>
              </w:rPr>
              <w:fldChar w:fldCharType="end"/>
            </w:r>
          </w:hyperlink>
        </w:p>
        <w:p w14:paraId="241D84ED" w14:textId="4BA94704" w:rsidR="00E67601" w:rsidRDefault="00E67601">
          <w:pPr>
            <w:pStyle w:val="TOC1"/>
            <w:tabs>
              <w:tab w:val="right" w:leader="dot" w:pos="9016"/>
            </w:tabs>
            <w:rPr>
              <w:rFonts w:eastAsiaTheme="minorEastAsia"/>
              <w:noProof/>
              <w:lang w:eastAsia="en-NZ"/>
            </w:rPr>
          </w:pPr>
          <w:hyperlink w:anchor="_Toc73394211" w:history="1">
            <w:r w:rsidRPr="00CE357F">
              <w:rPr>
                <w:rStyle w:val="Hyperlink"/>
                <w:noProof/>
              </w:rPr>
              <w:t>Admin/Members Register items to website and beneficiaries use system to acquire tokens.</w:t>
            </w:r>
            <w:r>
              <w:rPr>
                <w:noProof/>
                <w:webHidden/>
              </w:rPr>
              <w:tab/>
            </w:r>
            <w:r>
              <w:rPr>
                <w:noProof/>
                <w:webHidden/>
              </w:rPr>
              <w:fldChar w:fldCharType="begin"/>
            </w:r>
            <w:r>
              <w:rPr>
                <w:noProof/>
                <w:webHidden/>
              </w:rPr>
              <w:instrText xml:space="preserve"> PAGEREF _Toc73394211 \h </w:instrText>
            </w:r>
            <w:r>
              <w:rPr>
                <w:noProof/>
                <w:webHidden/>
              </w:rPr>
            </w:r>
            <w:r>
              <w:rPr>
                <w:noProof/>
                <w:webHidden/>
              </w:rPr>
              <w:fldChar w:fldCharType="separate"/>
            </w:r>
            <w:r>
              <w:rPr>
                <w:noProof/>
                <w:webHidden/>
              </w:rPr>
              <w:t>13</w:t>
            </w:r>
            <w:r>
              <w:rPr>
                <w:noProof/>
                <w:webHidden/>
              </w:rPr>
              <w:fldChar w:fldCharType="end"/>
            </w:r>
          </w:hyperlink>
        </w:p>
        <w:p w14:paraId="1B813CF6" w14:textId="4F8FAD2A" w:rsidR="00E67601" w:rsidRDefault="00E67601">
          <w:pPr>
            <w:pStyle w:val="TOC2"/>
            <w:tabs>
              <w:tab w:val="right" w:leader="dot" w:pos="9016"/>
            </w:tabs>
            <w:rPr>
              <w:rFonts w:eastAsiaTheme="minorEastAsia"/>
              <w:noProof/>
              <w:lang w:eastAsia="en-NZ"/>
            </w:rPr>
          </w:pPr>
          <w:hyperlink w:anchor="_Toc73394212" w:history="1">
            <w:r w:rsidRPr="00CE357F">
              <w:rPr>
                <w:rStyle w:val="Hyperlink"/>
                <w:noProof/>
              </w:rPr>
              <w:t>Angular</w:t>
            </w:r>
            <w:r>
              <w:rPr>
                <w:noProof/>
                <w:webHidden/>
              </w:rPr>
              <w:tab/>
            </w:r>
            <w:r>
              <w:rPr>
                <w:noProof/>
                <w:webHidden/>
              </w:rPr>
              <w:fldChar w:fldCharType="begin"/>
            </w:r>
            <w:r>
              <w:rPr>
                <w:noProof/>
                <w:webHidden/>
              </w:rPr>
              <w:instrText xml:space="preserve"> PAGEREF _Toc73394212 \h </w:instrText>
            </w:r>
            <w:r>
              <w:rPr>
                <w:noProof/>
                <w:webHidden/>
              </w:rPr>
            </w:r>
            <w:r>
              <w:rPr>
                <w:noProof/>
                <w:webHidden/>
              </w:rPr>
              <w:fldChar w:fldCharType="separate"/>
            </w:r>
            <w:r>
              <w:rPr>
                <w:noProof/>
                <w:webHidden/>
              </w:rPr>
              <w:t>13</w:t>
            </w:r>
            <w:r>
              <w:rPr>
                <w:noProof/>
                <w:webHidden/>
              </w:rPr>
              <w:fldChar w:fldCharType="end"/>
            </w:r>
          </w:hyperlink>
        </w:p>
        <w:p w14:paraId="480C5A12" w14:textId="39C5C91E" w:rsidR="00E67601" w:rsidRDefault="00E67601">
          <w:pPr>
            <w:pStyle w:val="TOC2"/>
            <w:tabs>
              <w:tab w:val="right" w:leader="dot" w:pos="9016"/>
            </w:tabs>
            <w:rPr>
              <w:rFonts w:eastAsiaTheme="minorEastAsia"/>
              <w:noProof/>
              <w:lang w:eastAsia="en-NZ"/>
            </w:rPr>
          </w:pPr>
          <w:hyperlink w:anchor="_Toc73394213" w:history="1">
            <w:r w:rsidRPr="00CE357F">
              <w:rPr>
                <w:rStyle w:val="Hyperlink"/>
                <w:noProof/>
              </w:rPr>
              <w:t>Use system to acquire tokens.</w:t>
            </w:r>
            <w:r>
              <w:rPr>
                <w:noProof/>
                <w:webHidden/>
              </w:rPr>
              <w:tab/>
            </w:r>
            <w:r>
              <w:rPr>
                <w:noProof/>
                <w:webHidden/>
              </w:rPr>
              <w:fldChar w:fldCharType="begin"/>
            </w:r>
            <w:r>
              <w:rPr>
                <w:noProof/>
                <w:webHidden/>
              </w:rPr>
              <w:instrText xml:space="preserve"> PAGEREF _Toc73394213 \h </w:instrText>
            </w:r>
            <w:r>
              <w:rPr>
                <w:noProof/>
                <w:webHidden/>
              </w:rPr>
            </w:r>
            <w:r>
              <w:rPr>
                <w:noProof/>
                <w:webHidden/>
              </w:rPr>
              <w:fldChar w:fldCharType="separate"/>
            </w:r>
            <w:r>
              <w:rPr>
                <w:noProof/>
                <w:webHidden/>
              </w:rPr>
              <w:t>14</w:t>
            </w:r>
            <w:r>
              <w:rPr>
                <w:noProof/>
                <w:webHidden/>
              </w:rPr>
              <w:fldChar w:fldCharType="end"/>
            </w:r>
          </w:hyperlink>
        </w:p>
        <w:p w14:paraId="1CE840EE" w14:textId="08BA4ACC" w:rsidR="00E67601" w:rsidRDefault="00E67601">
          <w:pPr>
            <w:pStyle w:val="TOC2"/>
            <w:tabs>
              <w:tab w:val="right" w:leader="dot" w:pos="9016"/>
            </w:tabs>
            <w:rPr>
              <w:rFonts w:eastAsiaTheme="minorEastAsia"/>
              <w:noProof/>
              <w:lang w:eastAsia="en-NZ"/>
            </w:rPr>
          </w:pPr>
          <w:hyperlink w:anchor="_Toc73394214" w:history="1">
            <w:r w:rsidRPr="00CE357F">
              <w:rPr>
                <w:rStyle w:val="Hyperlink"/>
                <w:noProof/>
              </w:rPr>
              <w:t>Compared to Vuejs registering and requiring tokens</w:t>
            </w:r>
            <w:r>
              <w:rPr>
                <w:noProof/>
                <w:webHidden/>
              </w:rPr>
              <w:tab/>
            </w:r>
            <w:r>
              <w:rPr>
                <w:noProof/>
                <w:webHidden/>
              </w:rPr>
              <w:fldChar w:fldCharType="begin"/>
            </w:r>
            <w:r>
              <w:rPr>
                <w:noProof/>
                <w:webHidden/>
              </w:rPr>
              <w:instrText xml:space="preserve"> PAGEREF _Toc73394214 \h </w:instrText>
            </w:r>
            <w:r>
              <w:rPr>
                <w:noProof/>
                <w:webHidden/>
              </w:rPr>
            </w:r>
            <w:r>
              <w:rPr>
                <w:noProof/>
                <w:webHidden/>
              </w:rPr>
              <w:fldChar w:fldCharType="separate"/>
            </w:r>
            <w:r>
              <w:rPr>
                <w:noProof/>
                <w:webHidden/>
              </w:rPr>
              <w:t>15</w:t>
            </w:r>
            <w:r>
              <w:rPr>
                <w:noProof/>
                <w:webHidden/>
              </w:rPr>
              <w:fldChar w:fldCharType="end"/>
            </w:r>
          </w:hyperlink>
        </w:p>
        <w:p w14:paraId="150F9C84" w14:textId="5905BDD7" w:rsidR="00E67601" w:rsidRDefault="00E67601">
          <w:pPr>
            <w:pStyle w:val="TOC2"/>
            <w:tabs>
              <w:tab w:val="right" w:leader="dot" w:pos="9016"/>
            </w:tabs>
            <w:rPr>
              <w:rFonts w:eastAsiaTheme="minorEastAsia"/>
              <w:noProof/>
              <w:lang w:eastAsia="en-NZ"/>
            </w:rPr>
          </w:pPr>
          <w:hyperlink w:anchor="_Toc73394215" w:history="1">
            <w:r w:rsidRPr="00CE357F">
              <w:rPr>
                <w:rStyle w:val="Hyperlink"/>
                <w:noProof/>
              </w:rPr>
              <w:t>Comparison</w:t>
            </w:r>
            <w:r>
              <w:rPr>
                <w:noProof/>
                <w:webHidden/>
              </w:rPr>
              <w:tab/>
            </w:r>
            <w:r>
              <w:rPr>
                <w:noProof/>
                <w:webHidden/>
              </w:rPr>
              <w:fldChar w:fldCharType="begin"/>
            </w:r>
            <w:r>
              <w:rPr>
                <w:noProof/>
                <w:webHidden/>
              </w:rPr>
              <w:instrText xml:space="preserve"> PAGEREF _Toc73394215 \h </w:instrText>
            </w:r>
            <w:r>
              <w:rPr>
                <w:noProof/>
                <w:webHidden/>
              </w:rPr>
            </w:r>
            <w:r>
              <w:rPr>
                <w:noProof/>
                <w:webHidden/>
              </w:rPr>
              <w:fldChar w:fldCharType="separate"/>
            </w:r>
            <w:r>
              <w:rPr>
                <w:noProof/>
                <w:webHidden/>
              </w:rPr>
              <w:t>17</w:t>
            </w:r>
            <w:r>
              <w:rPr>
                <w:noProof/>
                <w:webHidden/>
              </w:rPr>
              <w:fldChar w:fldCharType="end"/>
            </w:r>
          </w:hyperlink>
        </w:p>
        <w:p w14:paraId="12F43452" w14:textId="448261C5" w:rsidR="00E67601" w:rsidRDefault="00E67601">
          <w:pPr>
            <w:pStyle w:val="TOC1"/>
            <w:tabs>
              <w:tab w:val="right" w:leader="dot" w:pos="9016"/>
            </w:tabs>
            <w:rPr>
              <w:rFonts w:eastAsiaTheme="minorEastAsia"/>
              <w:noProof/>
              <w:lang w:eastAsia="en-NZ"/>
            </w:rPr>
          </w:pPr>
          <w:hyperlink w:anchor="_Toc73394216" w:history="1">
            <w:r w:rsidRPr="00CE357F">
              <w:rPr>
                <w:rStyle w:val="Hyperlink"/>
                <w:noProof/>
              </w:rPr>
              <w:t>Beneficiaries use system to acquire tokens.</w:t>
            </w:r>
            <w:r>
              <w:rPr>
                <w:noProof/>
                <w:webHidden/>
              </w:rPr>
              <w:tab/>
            </w:r>
            <w:r>
              <w:rPr>
                <w:noProof/>
                <w:webHidden/>
              </w:rPr>
              <w:fldChar w:fldCharType="begin"/>
            </w:r>
            <w:r>
              <w:rPr>
                <w:noProof/>
                <w:webHidden/>
              </w:rPr>
              <w:instrText xml:space="preserve"> PAGEREF _Toc73394216 \h </w:instrText>
            </w:r>
            <w:r>
              <w:rPr>
                <w:noProof/>
                <w:webHidden/>
              </w:rPr>
            </w:r>
            <w:r>
              <w:rPr>
                <w:noProof/>
                <w:webHidden/>
              </w:rPr>
              <w:fldChar w:fldCharType="separate"/>
            </w:r>
            <w:r>
              <w:rPr>
                <w:noProof/>
                <w:webHidden/>
              </w:rPr>
              <w:t>18</w:t>
            </w:r>
            <w:r>
              <w:rPr>
                <w:noProof/>
                <w:webHidden/>
              </w:rPr>
              <w:fldChar w:fldCharType="end"/>
            </w:r>
          </w:hyperlink>
        </w:p>
        <w:p w14:paraId="3D87E264" w14:textId="737171A7" w:rsidR="00E67601" w:rsidRDefault="00E67601">
          <w:pPr>
            <w:pStyle w:val="TOC2"/>
            <w:tabs>
              <w:tab w:val="right" w:leader="dot" w:pos="9016"/>
            </w:tabs>
            <w:rPr>
              <w:rFonts w:eastAsiaTheme="minorEastAsia"/>
              <w:noProof/>
              <w:lang w:eastAsia="en-NZ"/>
            </w:rPr>
          </w:pPr>
          <w:hyperlink w:anchor="_Toc73394217" w:history="1">
            <w:r w:rsidRPr="00CE357F">
              <w:rPr>
                <w:rStyle w:val="Hyperlink"/>
                <w:noProof/>
              </w:rPr>
              <w:t>Angular prototype</w:t>
            </w:r>
            <w:r>
              <w:rPr>
                <w:noProof/>
                <w:webHidden/>
              </w:rPr>
              <w:tab/>
            </w:r>
            <w:r>
              <w:rPr>
                <w:noProof/>
                <w:webHidden/>
              </w:rPr>
              <w:fldChar w:fldCharType="begin"/>
            </w:r>
            <w:r>
              <w:rPr>
                <w:noProof/>
                <w:webHidden/>
              </w:rPr>
              <w:instrText xml:space="preserve"> PAGEREF _Toc73394217 \h </w:instrText>
            </w:r>
            <w:r>
              <w:rPr>
                <w:noProof/>
                <w:webHidden/>
              </w:rPr>
            </w:r>
            <w:r>
              <w:rPr>
                <w:noProof/>
                <w:webHidden/>
              </w:rPr>
              <w:fldChar w:fldCharType="separate"/>
            </w:r>
            <w:r>
              <w:rPr>
                <w:noProof/>
                <w:webHidden/>
              </w:rPr>
              <w:t>18</w:t>
            </w:r>
            <w:r>
              <w:rPr>
                <w:noProof/>
                <w:webHidden/>
              </w:rPr>
              <w:fldChar w:fldCharType="end"/>
            </w:r>
          </w:hyperlink>
        </w:p>
        <w:p w14:paraId="2104DD70" w14:textId="01149821" w:rsidR="00E67601" w:rsidRDefault="00E67601">
          <w:pPr>
            <w:pStyle w:val="TOC2"/>
            <w:tabs>
              <w:tab w:val="right" w:leader="dot" w:pos="9016"/>
            </w:tabs>
            <w:rPr>
              <w:rFonts w:eastAsiaTheme="minorEastAsia"/>
              <w:noProof/>
              <w:lang w:eastAsia="en-NZ"/>
            </w:rPr>
          </w:pPr>
          <w:hyperlink w:anchor="_Toc73394218" w:history="1">
            <w:r w:rsidRPr="00CE357F">
              <w:rPr>
                <w:rStyle w:val="Hyperlink"/>
                <w:noProof/>
              </w:rPr>
              <w:t>Compared to Vuejs prototype</w:t>
            </w:r>
            <w:r>
              <w:rPr>
                <w:noProof/>
                <w:webHidden/>
              </w:rPr>
              <w:tab/>
            </w:r>
            <w:r>
              <w:rPr>
                <w:noProof/>
                <w:webHidden/>
              </w:rPr>
              <w:fldChar w:fldCharType="begin"/>
            </w:r>
            <w:r>
              <w:rPr>
                <w:noProof/>
                <w:webHidden/>
              </w:rPr>
              <w:instrText xml:space="preserve"> PAGEREF _Toc73394218 \h </w:instrText>
            </w:r>
            <w:r>
              <w:rPr>
                <w:noProof/>
                <w:webHidden/>
              </w:rPr>
            </w:r>
            <w:r>
              <w:rPr>
                <w:noProof/>
                <w:webHidden/>
              </w:rPr>
              <w:fldChar w:fldCharType="separate"/>
            </w:r>
            <w:r>
              <w:rPr>
                <w:noProof/>
                <w:webHidden/>
              </w:rPr>
              <w:t>20</w:t>
            </w:r>
            <w:r>
              <w:rPr>
                <w:noProof/>
                <w:webHidden/>
              </w:rPr>
              <w:fldChar w:fldCharType="end"/>
            </w:r>
          </w:hyperlink>
        </w:p>
        <w:p w14:paraId="52AFD3A0" w14:textId="55844B3F" w:rsidR="00E67601" w:rsidRDefault="00E67601">
          <w:pPr>
            <w:pStyle w:val="TOC1"/>
            <w:tabs>
              <w:tab w:val="right" w:leader="dot" w:pos="9016"/>
            </w:tabs>
            <w:rPr>
              <w:rFonts w:eastAsiaTheme="minorEastAsia"/>
              <w:noProof/>
              <w:lang w:eastAsia="en-NZ"/>
            </w:rPr>
          </w:pPr>
          <w:hyperlink w:anchor="_Toc73394219" w:history="1">
            <w:r w:rsidRPr="00CE357F">
              <w:rPr>
                <w:rStyle w:val="Hyperlink"/>
                <w:noProof/>
              </w:rPr>
              <w:t>Interactive elements that engage the website user</w:t>
            </w:r>
            <w:r>
              <w:rPr>
                <w:noProof/>
                <w:webHidden/>
              </w:rPr>
              <w:tab/>
            </w:r>
            <w:r>
              <w:rPr>
                <w:noProof/>
                <w:webHidden/>
              </w:rPr>
              <w:fldChar w:fldCharType="begin"/>
            </w:r>
            <w:r>
              <w:rPr>
                <w:noProof/>
                <w:webHidden/>
              </w:rPr>
              <w:instrText xml:space="preserve"> PAGEREF _Toc73394219 \h </w:instrText>
            </w:r>
            <w:r>
              <w:rPr>
                <w:noProof/>
                <w:webHidden/>
              </w:rPr>
            </w:r>
            <w:r>
              <w:rPr>
                <w:noProof/>
                <w:webHidden/>
              </w:rPr>
              <w:fldChar w:fldCharType="separate"/>
            </w:r>
            <w:r>
              <w:rPr>
                <w:noProof/>
                <w:webHidden/>
              </w:rPr>
              <w:t>21</w:t>
            </w:r>
            <w:r>
              <w:rPr>
                <w:noProof/>
                <w:webHidden/>
              </w:rPr>
              <w:fldChar w:fldCharType="end"/>
            </w:r>
          </w:hyperlink>
        </w:p>
        <w:p w14:paraId="3E5674F8" w14:textId="62311CE3" w:rsidR="00E67601" w:rsidRDefault="00E67601">
          <w:pPr>
            <w:pStyle w:val="TOC2"/>
            <w:tabs>
              <w:tab w:val="right" w:leader="dot" w:pos="9016"/>
            </w:tabs>
            <w:rPr>
              <w:rFonts w:eastAsiaTheme="minorEastAsia"/>
              <w:noProof/>
              <w:lang w:eastAsia="en-NZ"/>
            </w:rPr>
          </w:pPr>
          <w:hyperlink w:anchor="_Toc73394220" w:history="1">
            <w:r w:rsidRPr="00CE357F">
              <w:rPr>
                <w:rStyle w:val="Hyperlink"/>
                <w:noProof/>
              </w:rPr>
              <w:t>Angular Interactive elements that engage the website user</w:t>
            </w:r>
            <w:r>
              <w:rPr>
                <w:noProof/>
                <w:webHidden/>
              </w:rPr>
              <w:tab/>
            </w:r>
            <w:r>
              <w:rPr>
                <w:noProof/>
                <w:webHidden/>
              </w:rPr>
              <w:fldChar w:fldCharType="begin"/>
            </w:r>
            <w:r>
              <w:rPr>
                <w:noProof/>
                <w:webHidden/>
              </w:rPr>
              <w:instrText xml:space="preserve"> PAGEREF _Toc73394220 \h </w:instrText>
            </w:r>
            <w:r>
              <w:rPr>
                <w:noProof/>
                <w:webHidden/>
              </w:rPr>
            </w:r>
            <w:r>
              <w:rPr>
                <w:noProof/>
                <w:webHidden/>
              </w:rPr>
              <w:fldChar w:fldCharType="separate"/>
            </w:r>
            <w:r>
              <w:rPr>
                <w:noProof/>
                <w:webHidden/>
              </w:rPr>
              <w:t>21</w:t>
            </w:r>
            <w:r>
              <w:rPr>
                <w:noProof/>
                <w:webHidden/>
              </w:rPr>
              <w:fldChar w:fldCharType="end"/>
            </w:r>
          </w:hyperlink>
        </w:p>
        <w:p w14:paraId="15D231C0" w14:textId="095903AE" w:rsidR="00E67601" w:rsidRDefault="00E67601">
          <w:pPr>
            <w:pStyle w:val="TOC2"/>
            <w:tabs>
              <w:tab w:val="right" w:leader="dot" w:pos="9016"/>
            </w:tabs>
            <w:rPr>
              <w:rFonts w:eastAsiaTheme="minorEastAsia"/>
              <w:noProof/>
              <w:lang w:eastAsia="en-NZ"/>
            </w:rPr>
          </w:pPr>
          <w:hyperlink w:anchor="_Toc73394221" w:history="1">
            <w:r w:rsidRPr="00CE357F">
              <w:rPr>
                <w:rStyle w:val="Hyperlink"/>
                <w:noProof/>
              </w:rPr>
              <w:t>Vuejs Interactive elements that engage the website user.</w:t>
            </w:r>
            <w:r>
              <w:rPr>
                <w:noProof/>
                <w:webHidden/>
              </w:rPr>
              <w:tab/>
            </w:r>
            <w:r>
              <w:rPr>
                <w:noProof/>
                <w:webHidden/>
              </w:rPr>
              <w:fldChar w:fldCharType="begin"/>
            </w:r>
            <w:r>
              <w:rPr>
                <w:noProof/>
                <w:webHidden/>
              </w:rPr>
              <w:instrText xml:space="preserve"> PAGEREF _Toc73394221 \h </w:instrText>
            </w:r>
            <w:r>
              <w:rPr>
                <w:noProof/>
                <w:webHidden/>
              </w:rPr>
            </w:r>
            <w:r>
              <w:rPr>
                <w:noProof/>
                <w:webHidden/>
              </w:rPr>
              <w:fldChar w:fldCharType="separate"/>
            </w:r>
            <w:r>
              <w:rPr>
                <w:noProof/>
                <w:webHidden/>
              </w:rPr>
              <w:t>23</w:t>
            </w:r>
            <w:r>
              <w:rPr>
                <w:noProof/>
                <w:webHidden/>
              </w:rPr>
              <w:fldChar w:fldCharType="end"/>
            </w:r>
          </w:hyperlink>
        </w:p>
        <w:p w14:paraId="3BCB5C8E" w14:textId="08E754B7" w:rsidR="00E67601" w:rsidRDefault="00E67601">
          <w:pPr>
            <w:pStyle w:val="TOC2"/>
            <w:tabs>
              <w:tab w:val="right" w:leader="dot" w:pos="9016"/>
            </w:tabs>
            <w:rPr>
              <w:rFonts w:eastAsiaTheme="minorEastAsia"/>
              <w:noProof/>
              <w:lang w:eastAsia="en-NZ"/>
            </w:rPr>
          </w:pPr>
          <w:hyperlink w:anchor="_Toc73394222" w:history="1">
            <w:r w:rsidRPr="00CE357F">
              <w:rPr>
                <w:rStyle w:val="Hyperlink"/>
                <w:noProof/>
              </w:rPr>
              <w:t>Compared to Vuejs</w:t>
            </w:r>
            <w:r>
              <w:rPr>
                <w:noProof/>
                <w:webHidden/>
              </w:rPr>
              <w:tab/>
            </w:r>
            <w:r>
              <w:rPr>
                <w:noProof/>
                <w:webHidden/>
              </w:rPr>
              <w:fldChar w:fldCharType="begin"/>
            </w:r>
            <w:r>
              <w:rPr>
                <w:noProof/>
                <w:webHidden/>
              </w:rPr>
              <w:instrText xml:space="preserve"> PAGEREF _Toc73394222 \h </w:instrText>
            </w:r>
            <w:r>
              <w:rPr>
                <w:noProof/>
                <w:webHidden/>
              </w:rPr>
            </w:r>
            <w:r>
              <w:rPr>
                <w:noProof/>
                <w:webHidden/>
              </w:rPr>
              <w:fldChar w:fldCharType="separate"/>
            </w:r>
            <w:r>
              <w:rPr>
                <w:noProof/>
                <w:webHidden/>
              </w:rPr>
              <w:t>25</w:t>
            </w:r>
            <w:r>
              <w:rPr>
                <w:noProof/>
                <w:webHidden/>
              </w:rPr>
              <w:fldChar w:fldCharType="end"/>
            </w:r>
          </w:hyperlink>
        </w:p>
        <w:p w14:paraId="03AA8A35" w14:textId="05BB603B" w:rsidR="00E67601" w:rsidRDefault="00E67601">
          <w:pPr>
            <w:pStyle w:val="TOC2"/>
            <w:tabs>
              <w:tab w:val="right" w:leader="dot" w:pos="9016"/>
            </w:tabs>
            <w:rPr>
              <w:rFonts w:eastAsiaTheme="minorEastAsia"/>
              <w:noProof/>
              <w:lang w:eastAsia="en-NZ"/>
            </w:rPr>
          </w:pPr>
          <w:hyperlink w:anchor="_Toc73394223" w:history="1">
            <w:r w:rsidRPr="00CE357F">
              <w:rPr>
                <w:rStyle w:val="Hyperlink"/>
                <w:noProof/>
              </w:rPr>
              <w:t>Comparison</w:t>
            </w:r>
            <w:r>
              <w:rPr>
                <w:noProof/>
                <w:webHidden/>
              </w:rPr>
              <w:tab/>
            </w:r>
            <w:r>
              <w:rPr>
                <w:noProof/>
                <w:webHidden/>
              </w:rPr>
              <w:fldChar w:fldCharType="begin"/>
            </w:r>
            <w:r>
              <w:rPr>
                <w:noProof/>
                <w:webHidden/>
              </w:rPr>
              <w:instrText xml:space="preserve"> PAGEREF _Toc73394223 \h </w:instrText>
            </w:r>
            <w:r>
              <w:rPr>
                <w:noProof/>
                <w:webHidden/>
              </w:rPr>
            </w:r>
            <w:r>
              <w:rPr>
                <w:noProof/>
                <w:webHidden/>
              </w:rPr>
              <w:fldChar w:fldCharType="separate"/>
            </w:r>
            <w:r>
              <w:rPr>
                <w:noProof/>
                <w:webHidden/>
              </w:rPr>
              <w:t>26</w:t>
            </w:r>
            <w:r>
              <w:rPr>
                <w:noProof/>
                <w:webHidden/>
              </w:rPr>
              <w:fldChar w:fldCharType="end"/>
            </w:r>
          </w:hyperlink>
        </w:p>
        <w:p w14:paraId="4084C5D5" w14:textId="02A9D861" w:rsidR="00E67601" w:rsidRDefault="00E67601">
          <w:pPr>
            <w:pStyle w:val="TOC1"/>
            <w:tabs>
              <w:tab w:val="right" w:leader="dot" w:pos="9016"/>
            </w:tabs>
            <w:rPr>
              <w:rFonts w:eastAsiaTheme="minorEastAsia"/>
              <w:noProof/>
              <w:lang w:eastAsia="en-NZ"/>
            </w:rPr>
          </w:pPr>
          <w:hyperlink w:anchor="_Toc73394224" w:history="1">
            <w:r w:rsidRPr="00CE357F">
              <w:rPr>
                <w:rStyle w:val="Hyperlink"/>
                <w:noProof/>
              </w:rPr>
              <w:t>Store and retrieve data from an API.</w:t>
            </w:r>
            <w:r>
              <w:rPr>
                <w:noProof/>
                <w:webHidden/>
              </w:rPr>
              <w:tab/>
            </w:r>
            <w:r>
              <w:rPr>
                <w:noProof/>
                <w:webHidden/>
              </w:rPr>
              <w:fldChar w:fldCharType="begin"/>
            </w:r>
            <w:r>
              <w:rPr>
                <w:noProof/>
                <w:webHidden/>
              </w:rPr>
              <w:instrText xml:space="preserve"> PAGEREF _Toc73394224 \h </w:instrText>
            </w:r>
            <w:r>
              <w:rPr>
                <w:noProof/>
                <w:webHidden/>
              </w:rPr>
            </w:r>
            <w:r>
              <w:rPr>
                <w:noProof/>
                <w:webHidden/>
              </w:rPr>
              <w:fldChar w:fldCharType="separate"/>
            </w:r>
            <w:r>
              <w:rPr>
                <w:noProof/>
                <w:webHidden/>
              </w:rPr>
              <w:t>27</w:t>
            </w:r>
            <w:r>
              <w:rPr>
                <w:noProof/>
                <w:webHidden/>
              </w:rPr>
              <w:fldChar w:fldCharType="end"/>
            </w:r>
          </w:hyperlink>
        </w:p>
        <w:p w14:paraId="40A64728" w14:textId="3A5318A0" w:rsidR="00E67601" w:rsidRDefault="00E67601">
          <w:pPr>
            <w:pStyle w:val="TOC2"/>
            <w:tabs>
              <w:tab w:val="right" w:leader="dot" w:pos="9016"/>
            </w:tabs>
            <w:rPr>
              <w:rFonts w:eastAsiaTheme="minorEastAsia"/>
              <w:noProof/>
              <w:lang w:eastAsia="en-NZ"/>
            </w:rPr>
          </w:pPr>
          <w:hyperlink w:anchor="_Toc73394225" w:history="1">
            <w:r w:rsidRPr="00CE357F">
              <w:rPr>
                <w:rStyle w:val="Hyperlink"/>
                <w:noProof/>
              </w:rPr>
              <w:t>Angular Store and retrieve data from an API.</w:t>
            </w:r>
            <w:r>
              <w:rPr>
                <w:noProof/>
                <w:webHidden/>
              </w:rPr>
              <w:tab/>
            </w:r>
            <w:r>
              <w:rPr>
                <w:noProof/>
                <w:webHidden/>
              </w:rPr>
              <w:fldChar w:fldCharType="begin"/>
            </w:r>
            <w:r>
              <w:rPr>
                <w:noProof/>
                <w:webHidden/>
              </w:rPr>
              <w:instrText xml:space="preserve"> PAGEREF _Toc73394225 \h </w:instrText>
            </w:r>
            <w:r>
              <w:rPr>
                <w:noProof/>
                <w:webHidden/>
              </w:rPr>
            </w:r>
            <w:r>
              <w:rPr>
                <w:noProof/>
                <w:webHidden/>
              </w:rPr>
              <w:fldChar w:fldCharType="separate"/>
            </w:r>
            <w:r>
              <w:rPr>
                <w:noProof/>
                <w:webHidden/>
              </w:rPr>
              <w:t>27</w:t>
            </w:r>
            <w:r>
              <w:rPr>
                <w:noProof/>
                <w:webHidden/>
              </w:rPr>
              <w:fldChar w:fldCharType="end"/>
            </w:r>
          </w:hyperlink>
        </w:p>
        <w:p w14:paraId="4604AE03" w14:textId="6D3E0E12" w:rsidR="00E67601" w:rsidRDefault="00E67601">
          <w:pPr>
            <w:pStyle w:val="TOC2"/>
            <w:tabs>
              <w:tab w:val="right" w:leader="dot" w:pos="9016"/>
            </w:tabs>
            <w:rPr>
              <w:rFonts w:eastAsiaTheme="minorEastAsia"/>
              <w:noProof/>
              <w:lang w:eastAsia="en-NZ"/>
            </w:rPr>
          </w:pPr>
          <w:hyperlink w:anchor="_Toc73394226" w:history="1">
            <w:r w:rsidRPr="00CE357F">
              <w:rPr>
                <w:rStyle w:val="Hyperlink"/>
                <w:noProof/>
              </w:rPr>
              <w:t>Vuejs Store and retrieve data from an API.</w:t>
            </w:r>
            <w:r>
              <w:rPr>
                <w:noProof/>
                <w:webHidden/>
              </w:rPr>
              <w:tab/>
            </w:r>
            <w:r>
              <w:rPr>
                <w:noProof/>
                <w:webHidden/>
              </w:rPr>
              <w:fldChar w:fldCharType="begin"/>
            </w:r>
            <w:r>
              <w:rPr>
                <w:noProof/>
                <w:webHidden/>
              </w:rPr>
              <w:instrText xml:space="preserve"> PAGEREF _Toc73394226 \h </w:instrText>
            </w:r>
            <w:r>
              <w:rPr>
                <w:noProof/>
                <w:webHidden/>
              </w:rPr>
            </w:r>
            <w:r>
              <w:rPr>
                <w:noProof/>
                <w:webHidden/>
              </w:rPr>
              <w:fldChar w:fldCharType="separate"/>
            </w:r>
            <w:r>
              <w:rPr>
                <w:noProof/>
                <w:webHidden/>
              </w:rPr>
              <w:t>30</w:t>
            </w:r>
            <w:r>
              <w:rPr>
                <w:noProof/>
                <w:webHidden/>
              </w:rPr>
              <w:fldChar w:fldCharType="end"/>
            </w:r>
          </w:hyperlink>
        </w:p>
        <w:p w14:paraId="3C9472D2" w14:textId="46C9F3D8" w:rsidR="00E67601" w:rsidRDefault="00E67601">
          <w:pPr>
            <w:pStyle w:val="TOC1"/>
            <w:tabs>
              <w:tab w:val="right" w:leader="dot" w:pos="9016"/>
            </w:tabs>
            <w:rPr>
              <w:rFonts w:eastAsiaTheme="minorEastAsia"/>
              <w:noProof/>
              <w:lang w:eastAsia="en-NZ"/>
            </w:rPr>
          </w:pPr>
          <w:hyperlink w:anchor="_Toc73394227" w:history="1">
            <w:r w:rsidRPr="00CE357F">
              <w:rPr>
                <w:rStyle w:val="Hyperlink"/>
                <w:noProof/>
              </w:rPr>
              <w:t>Recommendation of framework to use.</w:t>
            </w:r>
            <w:r>
              <w:rPr>
                <w:noProof/>
                <w:webHidden/>
              </w:rPr>
              <w:tab/>
            </w:r>
            <w:r>
              <w:rPr>
                <w:noProof/>
                <w:webHidden/>
              </w:rPr>
              <w:fldChar w:fldCharType="begin"/>
            </w:r>
            <w:r>
              <w:rPr>
                <w:noProof/>
                <w:webHidden/>
              </w:rPr>
              <w:instrText xml:space="preserve"> PAGEREF _Toc73394227 \h </w:instrText>
            </w:r>
            <w:r>
              <w:rPr>
                <w:noProof/>
                <w:webHidden/>
              </w:rPr>
            </w:r>
            <w:r>
              <w:rPr>
                <w:noProof/>
                <w:webHidden/>
              </w:rPr>
              <w:fldChar w:fldCharType="separate"/>
            </w:r>
            <w:r>
              <w:rPr>
                <w:noProof/>
                <w:webHidden/>
              </w:rPr>
              <w:t>32</w:t>
            </w:r>
            <w:r>
              <w:rPr>
                <w:noProof/>
                <w:webHidden/>
              </w:rPr>
              <w:fldChar w:fldCharType="end"/>
            </w:r>
          </w:hyperlink>
        </w:p>
        <w:p w14:paraId="2605B1F1" w14:textId="02EB4B81" w:rsidR="00E67601" w:rsidRDefault="00E67601">
          <w:pPr>
            <w:pStyle w:val="TOC2"/>
            <w:tabs>
              <w:tab w:val="right" w:leader="dot" w:pos="9016"/>
            </w:tabs>
            <w:rPr>
              <w:rFonts w:eastAsiaTheme="minorEastAsia"/>
              <w:noProof/>
              <w:lang w:eastAsia="en-NZ"/>
            </w:rPr>
          </w:pPr>
          <w:hyperlink w:anchor="_Toc73394228" w:history="1">
            <w:r w:rsidRPr="00CE357F">
              <w:rPr>
                <w:rStyle w:val="Hyperlink"/>
                <w:noProof/>
              </w:rPr>
              <w:t>Pros and Cons of Angular</w:t>
            </w:r>
            <w:r>
              <w:rPr>
                <w:noProof/>
                <w:webHidden/>
              </w:rPr>
              <w:tab/>
            </w:r>
            <w:r>
              <w:rPr>
                <w:noProof/>
                <w:webHidden/>
              </w:rPr>
              <w:fldChar w:fldCharType="begin"/>
            </w:r>
            <w:r>
              <w:rPr>
                <w:noProof/>
                <w:webHidden/>
              </w:rPr>
              <w:instrText xml:space="preserve"> PAGEREF _Toc73394228 \h </w:instrText>
            </w:r>
            <w:r>
              <w:rPr>
                <w:noProof/>
                <w:webHidden/>
              </w:rPr>
            </w:r>
            <w:r>
              <w:rPr>
                <w:noProof/>
                <w:webHidden/>
              </w:rPr>
              <w:fldChar w:fldCharType="separate"/>
            </w:r>
            <w:r>
              <w:rPr>
                <w:noProof/>
                <w:webHidden/>
              </w:rPr>
              <w:t>32</w:t>
            </w:r>
            <w:r>
              <w:rPr>
                <w:noProof/>
                <w:webHidden/>
              </w:rPr>
              <w:fldChar w:fldCharType="end"/>
            </w:r>
          </w:hyperlink>
        </w:p>
        <w:p w14:paraId="43882140" w14:textId="3311091B" w:rsidR="00E67601" w:rsidRDefault="00E67601">
          <w:pPr>
            <w:pStyle w:val="TOC2"/>
            <w:tabs>
              <w:tab w:val="right" w:leader="dot" w:pos="9016"/>
            </w:tabs>
            <w:rPr>
              <w:rFonts w:eastAsiaTheme="minorEastAsia"/>
              <w:noProof/>
              <w:lang w:eastAsia="en-NZ"/>
            </w:rPr>
          </w:pPr>
          <w:hyperlink w:anchor="_Toc73394229" w:history="1">
            <w:r w:rsidRPr="00CE357F">
              <w:rPr>
                <w:rStyle w:val="Hyperlink"/>
                <w:noProof/>
              </w:rPr>
              <w:t>My opinion and experiences</w:t>
            </w:r>
            <w:r>
              <w:rPr>
                <w:noProof/>
                <w:webHidden/>
              </w:rPr>
              <w:tab/>
            </w:r>
            <w:r>
              <w:rPr>
                <w:noProof/>
                <w:webHidden/>
              </w:rPr>
              <w:fldChar w:fldCharType="begin"/>
            </w:r>
            <w:r>
              <w:rPr>
                <w:noProof/>
                <w:webHidden/>
              </w:rPr>
              <w:instrText xml:space="preserve"> PAGEREF _Toc73394229 \h </w:instrText>
            </w:r>
            <w:r>
              <w:rPr>
                <w:noProof/>
                <w:webHidden/>
              </w:rPr>
            </w:r>
            <w:r>
              <w:rPr>
                <w:noProof/>
                <w:webHidden/>
              </w:rPr>
              <w:fldChar w:fldCharType="separate"/>
            </w:r>
            <w:r>
              <w:rPr>
                <w:noProof/>
                <w:webHidden/>
              </w:rPr>
              <w:t>33</w:t>
            </w:r>
            <w:r>
              <w:rPr>
                <w:noProof/>
                <w:webHidden/>
              </w:rPr>
              <w:fldChar w:fldCharType="end"/>
            </w:r>
          </w:hyperlink>
        </w:p>
        <w:p w14:paraId="58705EA7" w14:textId="041229CE" w:rsidR="00E67601" w:rsidRDefault="00E67601">
          <w:pPr>
            <w:pStyle w:val="TOC1"/>
            <w:tabs>
              <w:tab w:val="right" w:leader="dot" w:pos="9016"/>
            </w:tabs>
            <w:rPr>
              <w:rFonts w:eastAsiaTheme="minorEastAsia"/>
              <w:noProof/>
              <w:lang w:eastAsia="en-NZ"/>
            </w:rPr>
          </w:pPr>
          <w:hyperlink w:anchor="_Toc73394230" w:history="1">
            <w:r w:rsidRPr="00CE357F">
              <w:rPr>
                <w:rStyle w:val="Hyperlink"/>
                <w:noProof/>
              </w:rPr>
              <w:t>Table of contents</w:t>
            </w:r>
            <w:r>
              <w:rPr>
                <w:noProof/>
                <w:webHidden/>
              </w:rPr>
              <w:tab/>
            </w:r>
            <w:r>
              <w:rPr>
                <w:noProof/>
                <w:webHidden/>
              </w:rPr>
              <w:fldChar w:fldCharType="begin"/>
            </w:r>
            <w:r>
              <w:rPr>
                <w:noProof/>
                <w:webHidden/>
              </w:rPr>
              <w:instrText xml:space="preserve"> PAGEREF _Toc73394230 \h </w:instrText>
            </w:r>
            <w:r>
              <w:rPr>
                <w:noProof/>
                <w:webHidden/>
              </w:rPr>
            </w:r>
            <w:r>
              <w:rPr>
                <w:noProof/>
                <w:webHidden/>
              </w:rPr>
              <w:fldChar w:fldCharType="separate"/>
            </w:r>
            <w:r>
              <w:rPr>
                <w:noProof/>
                <w:webHidden/>
              </w:rPr>
              <w:t>34</w:t>
            </w:r>
            <w:r>
              <w:rPr>
                <w:noProof/>
                <w:webHidden/>
              </w:rPr>
              <w:fldChar w:fldCharType="end"/>
            </w:r>
          </w:hyperlink>
        </w:p>
        <w:p w14:paraId="690FD83F" w14:textId="69EC14AB" w:rsidR="002A6A8E" w:rsidRDefault="00A93B57">
          <w:r>
            <w:rPr>
              <w:b/>
              <w:bCs/>
              <w:noProof/>
              <w:lang w:val="en-US"/>
            </w:rPr>
            <w:fldChar w:fldCharType="end"/>
          </w:r>
        </w:p>
      </w:sdtContent>
    </w:sdt>
    <w:p w14:paraId="2C7CC7A9" w14:textId="54DA5158" w:rsidR="002A6A8E" w:rsidRDefault="002A6A8E">
      <w:r>
        <w:br w:type="page"/>
      </w:r>
    </w:p>
    <w:p w14:paraId="549A2A4A" w14:textId="39554DC6" w:rsidR="00C3002F" w:rsidRDefault="00C3002F" w:rsidP="00C3002F">
      <w:pPr>
        <w:pStyle w:val="Heading1"/>
      </w:pPr>
      <w:bookmarkStart w:id="0" w:name="_Toc73394199"/>
      <w:r>
        <w:lastRenderedPageBreak/>
        <w:t>Introduction</w:t>
      </w:r>
      <w:bookmarkEnd w:id="0"/>
    </w:p>
    <w:p w14:paraId="367E47A8" w14:textId="77777777" w:rsidR="00C3002F" w:rsidRDefault="00C3002F" w:rsidP="00C3002F"/>
    <w:p w14:paraId="742CF879" w14:textId="77777777" w:rsidR="00630575" w:rsidRDefault="00C3002F" w:rsidP="00C3002F">
      <w:r>
        <w:t xml:space="preserve">Welcome to my assessment two stage two assessment. In this assessment I have been </w:t>
      </w:r>
      <w:r w:rsidR="008118D5">
        <w:t xml:space="preserve">creating components and proof of concept code that compares how two different web frameworks work. </w:t>
      </w:r>
      <w:r w:rsidR="00630575">
        <w:t xml:space="preserve">The two frameworks I have studies and compared are, Angular, and Vuejs. </w:t>
      </w:r>
    </w:p>
    <w:p w14:paraId="7697D8C1" w14:textId="58B95232" w:rsidR="00731CBE" w:rsidRDefault="00630575" w:rsidP="00C3002F">
      <w:r>
        <w:t>The assessments discuss and compares how these frameworks</w:t>
      </w:r>
      <w:r w:rsidR="00731CBE">
        <w:t xml:space="preserve"> can do the following in a proof-of-concept manner.</w:t>
      </w:r>
    </w:p>
    <w:p w14:paraId="6FCA9C65" w14:textId="77777777" w:rsidR="00731CBE" w:rsidRDefault="00731CBE" w:rsidP="00731CBE">
      <w:pPr>
        <w:pStyle w:val="ListParagraph"/>
        <w:numPr>
          <w:ilvl w:val="0"/>
          <w:numId w:val="3"/>
        </w:numPr>
      </w:pPr>
      <w:r>
        <w:t>Beneficiaries and charity members can log in register and administrate their accounts.</w:t>
      </w:r>
    </w:p>
    <w:p w14:paraId="174BD74A" w14:textId="2D45561F" w:rsidR="00620F66" w:rsidRDefault="00731CBE" w:rsidP="00731CBE">
      <w:pPr>
        <w:pStyle w:val="ListParagraph"/>
        <w:numPr>
          <w:ilvl w:val="0"/>
          <w:numId w:val="3"/>
        </w:numPr>
      </w:pPr>
      <w:r>
        <w:t xml:space="preserve">Interface for charity members to upload their services, in my case the charity members create soup items, with a name and description, the items can also come with a promo code. </w:t>
      </w:r>
    </w:p>
    <w:p w14:paraId="5224AA11" w14:textId="77777777" w:rsidR="00295E06" w:rsidRDefault="00620F66" w:rsidP="00731CBE">
      <w:pPr>
        <w:pStyle w:val="ListParagraph"/>
        <w:numPr>
          <w:ilvl w:val="0"/>
          <w:numId w:val="3"/>
        </w:numPr>
      </w:pPr>
      <w:r>
        <w:t>Interactive elements between Angular and Vue</w:t>
      </w:r>
      <w:r w:rsidR="00421A74">
        <w:t>js</w:t>
      </w:r>
    </w:p>
    <w:p w14:paraId="0F8281DF" w14:textId="6A0D9211" w:rsidR="00F831EC" w:rsidRDefault="00295E06" w:rsidP="00F831EC">
      <w:pPr>
        <w:pStyle w:val="ListParagraph"/>
        <w:numPr>
          <w:ilvl w:val="0"/>
          <w:numId w:val="3"/>
        </w:numPr>
      </w:pPr>
      <w:r>
        <w:t xml:space="preserve">Charity members can accept a </w:t>
      </w:r>
      <w:r w:rsidR="00F831EC">
        <w:t xml:space="preserve">token. </w:t>
      </w:r>
      <w:r w:rsidR="00F831EC">
        <w:t xml:space="preserve">The beneficiaries choose what item they want and enter the promo code as a form of transaction. </w:t>
      </w:r>
    </w:p>
    <w:p w14:paraId="767E2B4C" w14:textId="77777777" w:rsidR="00547257" w:rsidRDefault="00F831EC" w:rsidP="00731CBE">
      <w:pPr>
        <w:pStyle w:val="ListParagraph"/>
        <w:numPr>
          <w:ilvl w:val="0"/>
          <w:numId w:val="3"/>
        </w:numPr>
      </w:pPr>
      <w:r>
        <w:t xml:space="preserve">Store and retrieve information from an </w:t>
      </w:r>
      <w:proofErr w:type="gramStart"/>
      <w:r>
        <w:t>API</w:t>
      </w:r>
      <w:proofErr w:type="gramEnd"/>
    </w:p>
    <w:p w14:paraId="0BCF1ED1" w14:textId="77777777" w:rsidR="00547257" w:rsidRDefault="00547257" w:rsidP="00547257">
      <w:r>
        <w:t>In my web apps I have created two different frontends that use one backend restful API.</w:t>
      </w:r>
    </w:p>
    <w:p w14:paraId="5C32D127" w14:textId="77777777" w:rsidR="003B4798" w:rsidRPr="009B1285" w:rsidRDefault="00547257" w:rsidP="00547257">
      <w:pPr>
        <w:rPr>
          <w:b/>
          <w:bCs/>
        </w:rPr>
      </w:pPr>
      <w:r w:rsidRPr="009B1285">
        <w:rPr>
          <w:b/>
          <w:bCs/>
        </w:rPr>
        <w:t xml:space="preserve">The name of the Angular App is </w:t>
      </w:r>
      <w:proofErr w:type="spellStart"/>
      <w:r w:rsidRPr="009B1285">
        <w:rPr>
          <w:b/>
          <w:bCs/>
        </w:rPr>
        <w:t>NgApp</w:t>
      </w:r>
      <w:proofErr w:type="spellEnd"/>
      <w:r w:rsidRPr="009B1285">
        <w:rPr>
          <w:b/>
          <w:bCs/>
        </w:rPr>
        <w:t>.</w:t>
      </w:r>
    </w:p>
    <w:p w14:paraId="2598D174" w14:textId="4127ADAF" w:rsidR="009B1285" w:rsidRDefault="003B4798" w:rsidP="00547257">
      <w:pPr>
        <w:rPr>
          <w:b/>
          <w:bCs/>
        </w:rPr>
      </w:pPr>
      <w:r w:rsidRPr="009B1285">
        <w:rPr>
          <w:b/>
          <w:bCs/>
        </w:rPr>
        <w:t>The name of the Vuejs app is Vue-</w:t>
      </w:r>
      <w:r w:rsidR="007A5251" w:rsidRPr="009B1285">
        <w:rPr>
          <w:b/>
          <w:bCs/>
        </w:rPr>
        <w:t>router.</w:t>
      </w:r>
    </w:p>
    <w:p w14:paraId="34C39EB0" w14:textId="77777777" w:rsidR="009B1285" w:rsidRDefault="009B1285" w:rsidP="00547257">
      <w:pPr>
        <w:rPr>
          <w:b/>
          <w:bCs/>
        </w:rPr>
      </w:pPr>
    </w:p>
    <w:p w14:paraId="42011E21" w14:textId="03CB5E8C" w:rsidR="00DA2344" w:rsidRDefault="004C463B" w:rsidP="00547257">
      <w:r>
        <w:t xml:space="preserve">You can access the web app and </w:t>
      </w:r>
      <w:r w:rsidR="0050600A">
        <w:t xml:space="preserve">restful </w:t>
      </w:r>
      <w:r>
        <w:t>API through the</w:t>
      </w:r>
      <w:r w:rsidR="007A5251">
        <w:t xml:space="preserve"> </w:t>
      </w:r>
      <w:r w:rsidR="00F01B56">
        <w:t xml:space="preserve">git repository I have </w:t>
      </w:r>
      <w:r w:rsidR="000A13D5">
        <w:t>created.</w:t>
      </w:r>
    </w:p>
    <w:p w14:paraId="0A90F113" w14:textId="3E310CC9" w:rsidR="00DA2344" w:rsidRDefault="00DA2344" w:rsidP="00DA2344">
      <w:pPr>
        <w:pStyle w:val="Heading1"/>
      </w:pPr>
      <w:bookmarkStart w:id="1" w:name="_Toc73394200"/>
      <w:r>
        <w:t>GitHub repo</w:t>
      </w:r>
      <w:bookmarkEnd w:id="1"/>
    </w:p>
    <w:p w14:paraId="73E9B411" w14:textId="77777777" w:rsidR="00DA2344" w:rsidRPr="00DA2344" w:rsidRDefault="00DA2344" w:rsidP="00DA2344"/>
    <w:p w14:paraId="742298A2" w14:textId="1BB5103C" w:rsidR="00C3002F" w:rsidRPr="009B1285" w:rsidRDefault="00DA2344" w:rsidP="00547257">
      <w:pPr>
        <w:rPr>
          <w:b/>
          <w:bCs/>
        </w:rPr>
      </w:pPr>
      <w:r w:rsidRPr="00DA2344">
        <w:rPr>
          <w:b/>
          <w:bCs/>
        </w:rPr>
        <w:t>https://github.com/Josh-Munro/Auth.git</w:t>
      </w:r>
      <w:r w:rsidR="00C3002F" w:rsidRPr="009B1285">
        <w:rPr>
          <w:b/>
          <w:bCs/>
        </w:rPr>
        <w:br w:type="page"/>
      </w:r>
    </w:p>
    <w:p w14:paraId="7498A978" w14:textId="29065CCB" w:rsidR="00B051FE" w:rsidRDefault="002A6A8E" w:rsidP="002A6A8E">
      <w:pPr>
        <w:pStyle w:val="Heading1"/>
      </w:pPr>
      <w:bookmarkStart w:id="2" w:name="_Toc73394201"/>
      <w:r>
        <w:lastRenderedPageBreak/>
        <w:t>Written Report</w:t>
      </w:r>
      <w:bookmarkEnd w:id="2"/>
    </w:p>
    <w:p w14:paraId="4CDCA289" w14:textId="475437B6" w:rsidR="002A6A8E" w:rsidRDefault="002A6A8E" w:rsidP="002A6A8E"/>
    <w:p w14:paraId="04EA2813" w14:textId="10431A0B" w:rsidR="002A6A8E" w:rsidRDefault="002A6A8E" w:rsidP="002A6A8E">
      <w:r>
        <w:t>A web framework allows for web apps to be developed, published and updated. A web framework is fundamentally a library that allows for faster and easier dynamic web development</w:t>
      </w:r>
      <w:r w:rsidR="00290C5C">
        <w:t xml:space="preserve"> </w:t>
      </w:r>
      <w:r w:rsidR="00290C5C">
        <w:fldChar w:fldCharType="begin"/>
      </w:r>
      <w:r w:rsidR="00290C5C">
        <w:instrText xml:space="preserve"> ADDIN ZOTERO_ITEM CSL_CITATION {"citationID":"8VlepJyA","properties":{"formattedCitation":"({\\i{}What Is a Web Framework? - Evolve Evolve}, n.d.)","plainCitation":"(What Is a Web Framework? - Evolve Evolve, n.d.)","noteIndex":0},"citationItems":[{"id":20,"uris":["http://zotero.org/users/local/RfbU49rY/items/GCATMTC9"],"uri":["http://zotero.org/users/local/RfbU49rY/items/GCATMTC9"],"itemData":{"id":20,"type":"webpage","title":"What is a web framework? - evolve evolve","URL":"https://evolve.ie/q-and-a/what-is-a-web-framework/","accessed":{"date-parts":[["2021",5,30]]}}}],"schema":"https://github.com/citation-style-language/schema/raw/master/csl-citation.json"} </w:instrText>
      </w:r>
      <w:r w:rsidR="00290C5C">
        <w:fldChar w:fldCharType="separate"/>
      </w:r>
      <w:r w:rsidR="00290C5C" w:rsidRPr="00290C5C">
        <w:rPr>
          <w:rFonts w:ascii="Calibri" w:hAnsi="Calibri" w:cs="Calibri"/>
          <w:szCs w:val="24"/>
        </w:rPr>
        <w:t>(</w:t>
      </w:r>
      <w:r w:rsidR="00290C5C" w:rsidRPr="00290C5C">
        <w:rPr>
          <w:rFonts w:ascii="Calibri" w:hAnsi="Calibri" w:cs="Calibri"/>
          <w:i/>
          <w:iCs/>
          <w:szCs w:val="24"/>
        </w:rPr>
        <w:t xml:space="preserve">What Is a Web Framework? - Evolve </w:t>
      </w:r>
      <w:proofErr w:type="spellStart"/>
      <w:r w:rsidR="00290C5C" w:rsidRPr="00290C5C">
        <w:rPr>
          <w:rFonts w:ascii="Calibri" w:hAnsi="Calibri" w:cs="Calibri"/>
          <w:i/>
          <w:iCs/>
          <w:szCs w:val="24"/>
        </w:rPr>
        <w:t>Evolve</w:t>
      </w:r>
      <w:proofErr w:type="spellEnd"/>
      <w:r w:rsidR="00290C5C" w:rsidRPr="00290C5C">
        <w:rPr>
          <w:rFonts w:ascii="Calibri" w:hAnsi="Calibri" w:cs="Calibri"/>
          <w:szCs w:val="24"/>
        </w:rPr>
        <w:t>, n.d.)</w:t>
      </w:r>
      <w:r w:rsidR="00290C5C">
        <w:fldChar w:fldCharType="end"/>
      </w:r>
      <w:r>
        <w:t>. It allows for scalable dynamic components to be created. Along with scalable and maintainable web applications to be developed</w:t>
      </w:r>
      <w:r w:rsidR="00290C5C">
        <w:t xml:space="preserve"> </w:t>
      </w:r>
      <w:r w:rsidR="00290C5C">
        <w:fldChar w:fldCharType="begin"/>
      </w:r>
      <w:r w:rsidR="00290C5C">
        <w:instrText xml:space="preserve"> ADDIN ZOTERO_ITEM CSL_CITATION {"citationID":"VTN3J65A","properties":{"formattedCitation":"({\\i{}What Is a Web Framework? - Evolve Evolve}, n.d.)","plainCitation":"(What Is a Web Framework? - Evolve Evolve, n.d.)","noteIndex":0},"citationItems":[{"id":20,"uris":["http://zotero.org/users/local/RfbU49rY/items/GCATMTC9"],"uri":["http://zotero.org/users/local/RfbU49rY/items/GCATMTC9"],"itemData":{"id":20,"type":"webpage","title":"What is a web framework? - evolve evolve","URL":"https://evolve.ie/q-and-a/what-is-a-web-framework/","accessed":{"date-parts":[["2021",5,30]]}}}],"schema":"https://github.com/citation-style-language/schema/raw/master/csl-citation.json"} </w:instrText>
      </w:r>
      <w:r w:rsidR="00290C5C">
        <w:fldChar w:fldCharType="separate"/>
      </w:r>
      <w:r w:rsidR="00290C5C" w:rsidRPr="00290C5C">
        <w:rPr>
          <w:rFonts w:ascii="Calibri" w:hAnsi="Calibri" w:cs="Calibri"/>
          <w:szCs w:val="24"/>
        </w:rPr>
        <w:t>(</w:t>
      </w:r>
      <w:r w:rsidR="00290C5C" w:rsidRPr="00290C5C">
        <w:rPr>
          <w:rFonts w:ascii="Calibri" w:hAnsi="Calibri" w:cs="Calibri"/>
          <w:i/>
          <w:iCs/>
          <w:szCs w:val="24"/>
        </w:rPr>
        <w:t xml:space="preserve">What Is a Web Framework? - Evolve </w:t>
      </w:r>
      <w:proofErr w:type="spellStart"/>
      <w:r w:rsidR="00290C5C" w:rsidRPr="00290C5C">
        <w:rPr>
          <w:rFonts w:ascii="Calibri" w:hAnsi="Calibri" w:cs="Calibri"/>
          <w:i/>
          <w:iCs/>
          <w:szCs w:val="24"/>
        </w:rPr>
        <w:t>Evolve</w:t>
      </w:r>
      <w:proofErr w:type="spellEnd"/>
      <w:r w:rsidR="00290C5C" w:rsidRPr="00290C5C">
        <w:rPr>
          <w:rFonts w:ascii="Calibri" w:hAnsi="Calibri" w:cs="Calibri"/>
          <w:szCs w:val="24"/>
        </w:rPr>
        <w:t>, n.d.)</w:t>
      </w:r>
      <w:r w:rsidR="00290C5C">
        <w:fldChar w:fldCharType="end"/>
      </w:r>
      <w:r>
        <w:t xml:space="preserve">. </w:t>
      </w:r>
    </w:p>
    <w:p w14:paraId="0DC50C1A" w14:textId="535437D5" w:rsidR="002A6A8E" w:rsidRDefault="002A6A8E" w:rsidP="002A6A8E">
      <w:r>
        <w:t xml:space="preserve">There are a few </w:t>
      </w:r>
      <w:r w:rsidR="005E314A">
        <w:t>similarities</w:t>
      </w:r>
      <w:r>
        <w:t xml:space="preserve"> and functionalities shared between web frameworks. </w:t>
      </w:r>
    </w:p>
    <w:p w14:paraId="60EECADB" w14:textId="64BF74CD" w:rsidR="005E314A" w:rsidRDefault="005E314A" w:rsidP="005E314A">
      <w:pPr>
        <w:pStyle w:val="ListParagraph"/>
        <w:numPr>
          <w:ilvl w:val="0"/>
          <w:numId w:val="1"/>
        </w:numPr>
      </w:pPr>
      <w:r>
        <w:t>U</w:t>
      </w:r>
      <w:r w:rsidR="003214DD">
        <w:t>RL</w:t>
      </w:r>
      <w:r>
        <w:t xml:space="preserve"> </w:t>
      </w:r>
      <w:r w:rsidR="003214DD">
        <w:t>routing</w:t>
      </w:r>
      <w:r>
        <w:t>. The application can open and switch to different view and components on the webpage with any loading of code</w:t>
      </w:r>
      <w:r w:rsidR="005E40F2">
        <w:t xml:space="preserve"> </w:t>
      </w:r>
      <w:r w:rsidR="005E40F2">
        <w:fldChar w:fldCharType="begin"/>
      </w:r>
      <w:r w:rsidR="00877EA7">
        <w:instrText xml:space="preserve"> ADDIN ZOTERO_ITEM CSL_CITATION {"citationID":"W6lV8OrU","properties":{"formattedCitation":"({\\i{}Framework Main Features - Learn Web Development | MDN}, n.d.)","plainCitation":"(Framework Main Features - Learn Web Development | MDN, n.d.)","noteIndex":0},"citationItems":[{"id":27,"uris":["http://zotero.org/users/local/RfbU49rY/items/734KBRWT"],"uri":["http://zotero.org/users/local/RfbU49rY/items/734KBRWT"],"itemData":{"id":27,"type":"webpage","abstract":"At this point you should have more of an idea about the actual languages, features, and tools you'll be using as you create applications with frameworks. I'm sure you’re enthusiastic to get going and actually do some coding, and that's what you are going to do next! At this point you can choose which framework you'd like to start learning first:","language":"en-US","title":"Framework main features - Learn web development | MDN","URL":"https://developer.mozilla.org/en-US/docs/Learn/Tools_and_testing/Client-side_JavaScript_frameworks/Main_features","accessed":{"date-parts":[["2021",5,31]]}}}],"schema":"https://github.com/citation-style-language/schema/raw/master/csl-citation.json"} </w:instrText>
      </w:r>
      <w:r w:rsidR="005E40F2">
        <w:fldChar w:fldCharType="separate"/>
      </w:r>
      <w:r w:rsidR="00877EA7" w:rsidRPr="00877EA7">
        <w:rPr>
          <w:rFonts w:ascii="Calibri" w:hAnsi="Calibri" w:cs="Calibri"/>
          <w:szCs w:val="24"/>
        </w:rPr>
        <w:t>(</w:t>
      </w:r>
      <w:r w:rsidR="00877EA7" w:rsidRPr="00877EA7">
        <w:rPr>
          <w:rFonts w:ascii="Calibri" w:hAnsi="Calibri" w:cs="Calibri"/>
          <w:i/>
          <w:iCs/>
          <w:szCs w:val="24"/>
        </w:rPr>
        <w:t>Framework Main Features - Learn Web Development | MDN</w:t>
      </w:r>
      <w:r w:rsidR="00877EA7" w:rsidRPr="00877EA7">
        <w:rPr>
          <w:rFonts w:ascii="Calibri" w:hAnsi="Calibri" w:cs="Calibri"/>
          <w:szCs w:val="24"/>
        </w:rPr>
        <w:t>, n.d.)</w:t>
      </w:r>
      <w:r w:rsidR="005E40F2">
        <w:fldChar w:fldCharType="end"/>
      </w:r>
      <w:r>
        <w:t xml:space="preserve">. </w:t>
      </w:r>
    </w:p>
    <w:p w14:paraId="232A2E87" w14:textId="0BADF4CF" w:rsidR="005E314A" w:rsidRDefault="005E314A" w:rsidP="005E314A">
      <w:pPr>
        <w:pStyle w:val="ListParagraph"/>
        <w:numPr>
          <w:ilvl w:val="0"/>
          <w:numId w:val="1"/>
        </w:numPr>
      </w:pPr>
      <w:r>
        <w:t>Supports HTML, CSS, XML, JSON</w:t>
      </w:r>
      <w:r w:rsidR="00877EA7">
        <w:t xml:space="preserve"> </w:t>
      </w:r>
      <w:r w:rsidR="00877EA7">
        <w:fldChar w:fldCharType="begin"/>
      </w:r>
      <w:r w:rsidR="00877EA7">
        <w:instrText xml:space="preserve"> ADDIN ZOTERO_ITEM CSL_CITATION {"citationID":"YIUpxObL","properties":{"formattedCitation":"({\\i{}Framework Main Features - Learn Web Development | MDN}, n.d.)","plainCitation":"(Framework Main Features - Learn Web Development | MDN, n.d.)","noteIndex":0},"citationItems":[{"id":27,"uris":["http://zotero.org/users/local/RfbU49rY/items/734KBRWT"],"uri":["http://zotero.org/users/local/RfbU49rY/items/734KBRWT"],"itemData":{"id":27,"type":"webpage","abstract":"At this point you should have more of an idea about the actual languages, features, and tools you'll be using as you create applications with frameworks. I'm sure you’re enthusiastic to get going and actually do some coding, and that's what you are going to do next! At this point you can choose which framework you'd like to start learning first:","language":"en-US","title":"Framework main features - Learn web development | MDN","URL":"https://developer.mozilla.org/en-US/docs/Learn/Tools_and_testing/Client-side_JavaScript_frameworks/Main_features","accessed":{"date-parts":[["2021",5,31]]}}}],"schema":"https://github.com/citation-style-language/schema/raw/master/csl-citation.json"} </w:instrText>
      </w:r>
      <w:r w:rsidR="00877EA7">
        <w:fldChar w:fldCharType="separate"/>
      </w:r>
      <w:r w:rsidR="00877EA7" w:rsidRPr="00877EA7">
        <w:rPr>
          <w:rFonts w:ascii="Calibri" w:hAnsi="Calibri" w:cs="Calibri"/>
          <w:szCs w:val="24"/>
        </w:rPr>
        <w:t>(</w:t>
      </w:r>
      <w:r w:rsidR="00877EA7" w:rsidRPr="00877EA7">
        <w:rPr>
          <w:rFonts w:ascii="Calibri" w:hAnsi="Calibri" w:cs="Calibri"/>
          <w:i/>
          <w:iCs/>
          <w:szCs w:val="24"/>
        </w:rPr>
        <w:t>Framework Main Features - Learn Web Development | MDN</w:t>
      </w:r>
      <w:r w:rsidR="00877EA7" w:rsidRPr="00877EA7">
        <w:rPr>
          <w:rFonts w:ascii="Calibri" w:hAnsi="Calibri" w:cs="Calibri"/>
          <w:szCs w:val="24"/>
        </w:rPr>
        <w:t>, n.d.)</w:t>
      </w:r>
      <w:r w:rsidR="00877EA7">
        <w:fldChar w:fldCharType="end"/>
      </w:r>
      <w:r>
        <w:t>.</w:t>
      </w:r>
    </w:p>
    <w:p w14:paraId="7CD7FB0C" w14:textId="5BE54CE3" w:rsidR="005E314A" w:rsidRDefault="005E314A" w:rsidP="005E314A">
      <w:pPr>
        <w:pStyle w:val="ListParagraph"/>
        <w:numPr>
          <w:ilvl w:val="0"/>
          <w:numId w:val="1"/>
        </w:numPr>
      </w:pPr>
      <w:r>
        <w:t xml:space="preserve">Database </w:t>
      </w:r>
      <w:r w:rsidR="003214DD">
        <w:t>orientated</w:t>
      </w:r>
      <w:r>
        <w:t xml:space="preserve">. Configure and add </w:t>
      </w:r>
      <w:r w:rsidR="00FC0D1A">
        <w:t>database connections.</w:t>
      </w:r>
    </w:p>
    <w:p w14:paraId="534AD189" w14:textId="156D18AA" w:rsidR="00FC0D1A" w:rsidRDefault="003214DD" w:rsidP="005E314A">
      <w:pPr>
        <w:pStyle w:val="ListParagraph"/>
        <w:numPr>
          <w:ilvl w:val="0"/>
          <w:numId w:val="1"/>
        </w:numPr>
      </w:pPr>
      <w:r>
        <w:t>Security</w:t>
      </w:r>
      <w:r w:rsidR="00FC0D1A">
        <w:t xml:space="preserve"> against hacking techniques such as SQL injection, cross site scripting.</w:t>
      </w:r>
    </w:p>
    <w:p w14:paraId="30B36F0B" w14:textId="079F8107" w:rsidR="00037F1F" w:rsidRDefault="00FC0D1A" w:rsidP="00037F1F">
      <w:pPr>
        <w:pStyle w:val="ListParagraph"/>
        <w:numPr>
          <w:ilvl w:val="0"/>
          <w:numId w:val="1"/>
        </w:numPr>
      </w:pPr>
      <w:r>
        <w:t>API development and configuration from server to client.</w:t>
      </w:r>
    </w:p>
    <w:p w14:paraId="0D258B90" w14:textId="0ECA31F5" w:rsidR="00F127AB" w:rsidRDefault="00F127AB" w:rsidP="00037F1F">
      <w:pPr>
        <w:pStyle w:val="ListParagraph"/>
        <w:numPr>
          <w:ilvl w:val="0"/>
          <w:numId w:val="1"/>
        </w:numPr>
      </w:pPr>
      <w:r>
        <w:t>MVC structural pattern</w:t>
      </w:r>
    </w:p>
    <w:p w14:paraId="7DEB3D8C" w14:textId="0B5D2B58" w:rsidR="00F127AB" w:rsidRDefault="00F127AB" w:rsidP="00037F1F">
      <w:pPr>
        <w:pStyle w:val="ListParagraph"/>
        <w:numPr>
          <w:ilvl w:val="0"/>
          <w:numId w:val="1"/>
        </w:numPr>
      </w:pPr>
      <w:r>
        <w:t xml:space="preserve">Use underlying data resources API </w:t>
      </w:r>
      <w:r>
        <w:fldChar w:fldCharType="begin"/>
      </w:r>
      <w:r>
        <w:instrText xml:space="preserve"> ADDIN ZOTERO_ITEM CSL_CITATION {"citationID":"2hX1lB9Y","properties":{"formattedCitation":"({\\i{}What Is a Web Framework? - Evolve Evolve}, n.d.)","plainCitation":"(What Is a Web Framework? - Evolve Evolve, n.d.)","noteIndex":0},"citationItems":[{"id":20,"uris":["http://zotero.org/users/local/RfbU49rY/items/GCATMTC9"],"uri":["http://zotero.org/users/local/RfbU49rY/items/GCATMTC9"],"itemData":{"id":20,"type":"webpage","title":"What is a web framework? - evolve evolve","URL":"https://evolve.ie/q-and-a/what-is-a-web-framework/","accessed":{"date-parts":[["2021",5,30]]}}}],"schema":"https://github.com/citation-style-language/schema/raw/master/csl-citation.json"} </w:instrText>
      </w:r>
      <w:r>
        <w:fldChar w:fldCharType="separate"/>
      </w:r>
      <w:r w:rsidRPr="00F127AB">
        <w:rPr>
          <w:rFonts w:ascii="Calibri" w:hAnsi="Calibri" w:cs="Calibri"/>
          <w:szCs w:val="24"/>
        </w:rPr>
        <w:t>(</w:t>
      </w:r>
      <w:r w:rsidRPr="00F127AB">
        <w:rPr>
          <w:rFonts w:ascii="Calibri" w:hAnsi="Calibri" w:cs="Calibri"/>
          <w:i/>
          <w:iCs/>
          <w:szCs w:val="24"/>
        </w:rPr>
        <w:t>What Is a Web Framework? - Evolve Evolve</w:t>
      </w:r>
      <w:r w:rsidRPr="00F127AB">
        <w:rPr>
          <w:rFonts w:ascii="Calibri" w:hAnsi="Calibri" w:cs="Calibri"/>
          <w:szCs w:val="24"/>
        </w:rPr>
        <w:t>, n.d.)</w:t>
      </w:r>
      <w:r>
        <w:fldChar w:fldCharType="end"/>
      </w:r>
    </w:p>
    <w:p w14:paraId="10548FC9" w14:textId="4CF92E54" w:rsidR="003D60BD" w:rsidRDefault="003D60BD" w:rsidP="00037F1F">
      <w:pPr>
        <w:pStyle w:val="ListParagraph"/>
        <w:numPr>
          <w:ilvl w:val="0"/>
          <w:numId w:val="1"/>
        </w:numPr>
      </w:pPr>
      <w:r>
        <w:t>Re-usable code (components)</w:t>
      </w:r>
    </w:p>
    <w:p w14:paraId="03CE19B4" w14:textId="6F3274CA" w:rsidR="00835188" w:rsidRDefault="00427B4B" w:rsidP="00BE1AFA">
      <w:pPr>
        <w:pStyle w:val="ListParagraph"/>
        <w:numPr>
          <w:ilvl w:val="0"/>
          <w:numId w:val="1"/>
        </w:numPr>
      </w:pPr>
      <w:r>
        <w:t xml:space="preserve">Most frameworks are open source (free) </w:t>
      </w:r>
      <w:r>
        <w:fldChar w:fldCharType="begin"/>
      </w:r>
      <w:r>
        <w:instrText xml:space="preserve"> ADDIN ZOTERO_ITEM CSL_CITATION {"citationID":"qsq0rmUr","properties":{"formattedCitation":"({\\i{}What Is a Web Framework? - Evolve Evolve}, n.d.)","plainCitation":"(What Is a Web Framework? - Evolve Evolve, n.d.)","noteIndex":0},"citationItems":[{"id":20,"uris":["http://zotero.org/users/local/RfbU49rY/items/GCATMTC9"],"uri":["http://zotero.org/users/local/RfbU49rY/items/GCATMTC9"],"itemData":{"id":20,"type":"webpage","title":"What is a web framework? - evolve evolve","URL":"https://evolve.ie/q-and-a/what-is-a-web-framework/","accessed":{"date-parts":[["2021",5,30]]}}}],"schema":"https://github.com/citation-style-language/schema/raw/master/csl-citation.json"} </w:instrText>
      </w:r>
      <w:r>
        <w:fldChar w:fldCharType="separate"/>
      </w:r>
      <w:r w:rsidRPr="00427B4B">
        <w:rPr>
          <w:rFonts w:ascii="Calibri" w:hAnsi="Calibri" w:cs="Calibri"/>
          <w:szCs w:val="24"/>
        </w:rPr>
        <w:t>(</w:t>
      </w:r>
      <w:r w:rsidRPr="00427B4B">
        <w:rPr>
          <w:rFonts w:ascii="Calibri" w:hAnsi="Calibri" w:cs="Calibri"/>
          <w:i/>
          <w:iCs/>
          <w:szCs w:val="24"/>
        </w:rPr>
        <w:t>What Is a Web Framework? - Evolve Evolve</w:t>
      </w:r>
      <w:r w:rsidRPr="00427B4B">
        <w:rPr>
          <w:rFonts w:ascii="Calibri" w:hAnsi="Calibri" w:cs="Calibri"/>
          <w:szCs w:val="24"/>
        </w:rPr>
        <w:t>, n.d.)</w:t>
      </w:r>
      <w:r>
        <w:fldChar w:fldCharType="end"/>
      </w:r>
    </w:p>
    <w:p w14:paraId="7DB74E9C" w14:textId="6A17EB41" w:rsidR="00835188" w:rsidRDefault="005E40F2" w:rsidP="00BE1AFA">
      <w:pPr>
        <w:pStyle w:val="ListParagraph"/>
        <w:numPr>
          <w:ilvl w:val="0"/>
          <w:numId w:val="1"/>
        </w:numPr>
      </w:pPr>
      <w:r>
        <w:t xml:space="preserve">States – components have states </w:t>
      </w:r>
      <w:r w:rsidR="00D73B3D">
        <w:t xml:space="preserve">– states can </w:t>
      </w:r>
      <w:proofErr w:type="spellStart"/>
      <w:proofErr w:type="gramStart"/>
      <w:r w:rsidR="00D73B3D">
        <w:t>effect</w:t>
      </w:r>
      <w:proofErr w:type="spellEnd"/>
      <w:proofErr w:type="gramEnd"/>
      <w:r w:rsidR="00D73B3D">
        <w:t xml:space="preserve"> how component rendered</w:t>
      </w:r>
    </w:p>
    <w:p w14:paraId="32A91194" w14:textId="1C4EFB7D" w:rsidR="005B6EC9" w:rsidRDefault="005B6EC9" w:rsidP="00BE1AFA">
      <w:pPr>
        <w:pStyle w:val="ListParagraph"/>
        <w:numPr>
          <w:ilvl w:val="0"/>
          <w:numId w:val="1"/>
        </w:numPr>
      </w:pPr>
      <w:r>
        <w:t xml:space="preserve">Events – event handling </w:t>
      </w:r>
      <w:r w:rsidR="00877EA7">
        <w:fldChar w:fldCharType="begin"/>
      </w:r>
      <w:r w:rsidR="00877EA7">
        <w:instrText xml:space="preserve"> ADDIN ZOTERO_ITEM CSL_CITATION {"citationID":"j7um30w5","properties":{"formattedCitation":"({\\i{}Framework Main Features - Learn Web Development | MDN}, n.d.)","plainCitation":"(Framework Main Features - Learn Web Development | MDN, n.d.)","noteIndex":0},"citationItems":[{"id":27,"uris":["http://zotero.org/users/local/RfbU49rY/items/734KBRWT"],"uri":["http://zotero.org/users/local/RfbU49rY/items/734KBRWT"],"itemData":{"id":27,"type":"webpage","abstract":"At this point you should have more of an idea about the actual languages, features, and tools you'll be using as you create applications with frameworks. I'm sure you’re enthusiastic to get going and actually do some coding, and that's what you are going to do next! At this point you can choose which framework you'd like to start learning first:","language":"en-US","title":"Framework main features - Learn web development | MDN","URL":"https://developer.mozilla.org/en-US/docs/Learn/Tools_and_testing/Client-side_JavaScript_frameworks/Main_features","accessed":{"date-parts":[["2021",5,31]]}}}],"schema":"https://github.com/citation-style-language/schema/raw/master/csl-citation.json"} </w:instrText>
      </w:r>
      <w:r w:rsidR="00877EA7">
        <w:fldChar w:fldCharType="separate"/>
      </w:r>
      <w:r w:rsidR="00877EA7" w:rsidRPr="00877EA7">
        <w:rPr>
          <w:rFonts w:ascii="Calibri" w:hAnsi="Calibri" w:cs="Calibri"/>
          <w:szCs w:val="24"/>
        </w:rPr>
        <w:t>(</w:t>
      </w:r>
      <w:r w:rsidR="00877EA7" w:rsidRPr="00877EA7">
        <w:rPr>
          <w:rFonts w:ascii="Calibri" w:hAnsi="Calibri" w:cs="Calibri"/>
          <w:i/>
          <w:iCs/>
          <w:szCs w:val="24"/>
        </w:rPr>
        <w:t>Framework Main Features - Learn Web Development | MDN</w:t>
      </w:r>
      <w:r w:rsidR="00877EA7" w:rsidRPr="00877EA7">
        <w:rPr>
          <w:rFonts w:ascii="Calibri" w:hAnsi="Calibri" w:cs="Calibri"/>
          <w:szCs w:val="24"/>
        </w:rPr>
        <w:t>, n.d.)</w:t>
      </w:r>
      <w:r w:rsidR="00877EA7">
        <w:fldChar w:fldCharType="end"/>
      </w:r>
    </w:p>
    <w:p w14:paraId="71E6AAFF" w14:textId="053FDC49" w:rsidR="005B6EC9" w:rsidRDefault="005B6EC9" w:rsidP="00BE1AFA">
      <w:pPr>
        <w:pStyle w:val="ListParagraph"/>
        <w:numPr>
          <w:ilvl w:val="0"/>
          <w:numId w:val="1"/>
        </w:numPr>
      </w:pPr>
      <w:r>
        <w:t xml:space="preserve">Handling </w:t>
      </w:r>
      <w:r w:rsidR="00877EA7">
        <w:t xml:space="preserve">dependencies - </w:t>
      </w:r>
      <w:r w:rsidR="00877EA7">
        <w:fldChar w:fldCharType="begin"/>
      </w:r>
      <w:r w:rsidR="00877EA7">
        <w:instrText xml:space="preserve"> ADDIN ZOTERO_ITEM CSL_CITATION {"citationID":"JfkI4pwN","properties":{"formattedCitation":"({\\i{}Framework Main Features - Learn Web Development | MDN}, n.d.)","plainCitation":"(Framework Main Features - Learn Web Development | MDN, n.d.)","noteIndex":0},"citationItems":[{"id":27,"uris":["http://zotero.org/users/local/RfbU49rY/items/734KBRWT"],"uri":["http://zotero.org/users/local/RfbU49rY/items/734KBRWT"],"itemData":{"id":27,"type":"webpage","abstract":"At this point you should have more of an idea about the actual languages, features, and tools you'll be using as you create applications with frameworks. I'm sure you’re enthusiastic to get going and actually do some coding, and that's what you are going to do next! At this point you can choose which framework you'd like to start learning first:","language":"en-US","title":"Framework main features - Learn web development | MDN","URL":"https://developer.mozilla.org/en-US/docs/Learn/Tools_and_testing/Client-side_JavaScript_frameworks/Main_features","accessed":{"date-parts":[["2021",5,31]]}}}],"schema":"https://github.com/citation-style-language/schema/raw/master/csl-citation.json"} </w:instrText>
      </w:r>
      <w:r w:rsidR="00877EA7">
        <w:fldChar w:fldCharType="separate"/>
      </w:r>
      <w:r w:rsidR="00877EA7" w:rsidRPr="00877EA7">
        <w:rPr>
          <w:rFonts w:ascii="Calibri" w:hAnsi="Calibri" w:cs="Calibri"/>
          <w:szCs w:val="24"/>
        </w:rPr>
        <w:t>(</w:t>
      </w:r>
      <w:r w:rsidR="00877EA7" w:rsidRPr="00877EA7">
        <w:rPr>
          <w:rFonts w:ascii="Calibri" w:hAnsi="Calibri" w:cs="Calibri"/>
          <w:i/>
          <w:iCs/>
          <w:szCs w:val="24"/>
        </w:rPr>
        <w:t>Framework Main Features - Learn Web Development | MDN</w:t>
      </w:r>
      <w:r w:rsidR="00877EA7" w:rsidRPr="00877EA7">
        <w:rPr>
          <w:rFonts w:ascii="Calibri" w:hAnsi="Calibri" w:cs="Calibri"/>
          <w:szCs w:val="24"/>
        </w:rPr>
        <w:t>, n.d.)</w:t>
      </w:r>
      <w:r w:rsidR="00877EA7">
        <w:fldChar w:fldCharType="end"/>
      </w:r>
    </w:p>
    <w:p w14:paraId="1DB9206E" w14:textId="34ECE91C" w:rsidR="00877EA7" w:rsidRDefault="00877EA7" w:rsidP="00BE1AFA">
      <w:pPr>
        <w:pStyle w:val="ListParagraph"/>
        <w:numPr>
          <w:ilvl w:val="0"/>
          <w:numId w:val="1"/>
        </w:numPr>
      </w:pPr>
      <w:r>
        <w:t xml:space="preserve">Nested components - </w:t>
      </w:r>
      <w:r>
        <w:fldChar w:fldCharType="begin"/>
      </w:r>
      <w:r>
        <w:instrText xml:space="preserve"> ADDIN ZOTERO_ITEM CSL_CITATION {"citationID":"bgruOiAd","properties":{"formattedCitation":"({\\i{}Framework Main Features - Learn Web Development | MDN}, n.d.)","plainCitation":"(Framework Main Features - Learn Web Development | MDN, n.d.)","noteIndex":0},"citationItems":[{"id":27,"uris":["http://zotero.org/users/local/RfbU49rY/items/734KBRWT"],"uri":["http://zotero.org/users/local/RfbU49rY/items/734KBRWT"],"itemData":{"id":27,"type":"webpage","abstract":"At this point you should have more of an idea about the actual languages, features, and tools you'll be using as you create applications with frameworks. I'm sure you’re enthusiastic to get going and actually do some coding, and that's what you are going to do next! At this point you can choose which framework you'd like to start learning first:","language":"en-US","title":"Framework main features - Learn web development | MDN","URL":"https://developer.mozilla.org/en-US/docs/Learn/Tools_and_testing/Client-side_JavaScript_frameworks/Main_features","accessed":{"date-parts":[["2021",5,31]]}}}],"schema":"https://github.com/citation-style-language/schema/raw/master/csl-citation.json"} </w:instrText>
      </w:r>
      <w:r>
        <w:fldChar w:fldCharType="separate"/>
      </w:r>
      <w:r w:rsidRPr="00877EA7">
        <w:rPr>
          <w:rFonts w:ascii="Calibri" w:hAnsi="Calibri" w:cs="Calibri"/>
          <w:szCs w:val="24"/>
        </w:rPr>
        <w:t>(</w:t>
      </w:r>
      <w:r w:rsidRPr="00877EA7">
        <w:rPr>
          <w:rFonts w:ascii="Calibri" w:hAnsi="Calibri" w:cs="Calibri"/>
          <w:i/>
          <w:iCs/>
          <w:szCs w:val="24"/>
        </w:rPr>
        <w:t>Framework Main Features - Learn Web Development | MDN</w:t>
      </w:r>
      <w:r w:rsidRPr="00877EA7">
        <w:rPr>
          <w:rFonts w:ascii="Calibri" w:hAnsi="Calibri" w:cs="Calibri"/>
          <w:szCs w:val="24"/>
        </w:rPr>
        <w:t>, n.d.)</w:t>
      </w:r>
      <w:r>
        <w:fldChar w:fldCharType="end"/>
      </w:r>
    </w:p>
    <w:p w14:paraId="16B54B67" w14:textId="77777777" w:rsidR="00AA2FC9" w:rsidRPr="00AA2FC9" w:rsidRDefault="00AA2FC9" w:rsidP="00AA2FC9">
      <w:bookmarkStart w:id="3" w:name="_Toc73394202"/>
    </w:p>
    <w:p w14:paraId="5E5DE1BF" w14:textId="67F8C4D0" w:rsidR="00037F1F" w:rsidRDefault="00BE1AFA" w:rsidP="00BE1AFA">
      <w:pPr>
        <w:pStyle w:val="Heading2"/>
      </w:pPr>
      <w:r>
        <w:t>Features used in my website.</w:t>
      </w:r>
      <w:bookmarkEnd w:id="3"/>
    </w:p>
    <w:p w14:paraId="32B166D8" w14:textId="44AD1C4F" w:rsidR="00BE1AFA" w:rsidRDefault="00BE1AFA" w:rsidP="00BE1AFA"/>
    <w:p w14:paraId="4023ED66" w14:textId="3F767DE7" w:rsidR="00BE1AFA" w:rsidRDefault="00BE1AFA" w:rsidP="00BE1AFA">
      <w:r>
        <w:t>The features identified above that I have used in the web development of my Angular and Vuejs frameworks are…</w:t>
      </w:r>
    </w:p>
    <w:p w14:paraId="6BEF2401" w14:textId="62933839" w:rsidR="00BE1AFA" w:rsidRDefault="00BE1AFA" w:rsidP="00BE1AFA">
      <w:r>
        <w:t>URL routing. Both frameworks use some form of routing either using Router from Vuejs or Angular.</w:t>
      </w:r>
    </w:p>
    <w:p w14:paraId="46AEF5BA" w14:textId="49C7639A" w:rsidR="00BE1AFA" w:rsidRDefault="00BE1AFA" w:rsidP="00BE1AFA">
      <w:r>
        <w:t>Another feature used is the use of components. Both frameworks I have used are component based and use components to build a web application.</w:t>
      </w:r>
    </w:p>
    <w:p w14:paraId="6989305F" w14:textId="1B65F7AD" w:rsidR="002E3C96" w:rsidRDefault="002E3C96" w:rsidP="00BE1AFA">
      <w:r>
        <w:t xml:space="preserve">Both of my applications have a backend restful API to connect to a database and retrieve and post information. Hence both frameworks are database </w:t>
      </w:r>
      <w:r w:rsidR="003D1DA6">
        <w:t>orientated and</w:t>
      </w:r>
      <w:r>
        <w:t xml:space="preserve"> allow integration of APU’s.</w:t>
      </w:r>
    </w:p>
    <w:p w14:paraId="087F2AEF" w14:textId="562D07F6" w:rsidR="002E3C96" w:rsidRDefault="003D1DA6" w:rsidP="00BE1AFA">
      <w:r>
        <w:t>Both frameworks</w:t>
      </w:r>
      <w:r w:rsidR="002E3C96">
        <w:t xml:space="preserve"> used are </w:t>
      </w:r>
      <w:r>
        <w:t>open source</w:t>
      </w:r>
      <w:r w:rsidR="002E3C96">
        <w:t>.</w:t>
      </w:r>
    </w:p>
    <w:p w14:paraId="1572B013" w14:textId="63367B76" w:rsidR="003D1DA6" w:rsidRDefault="003D1DA6" w:rsidP="00BE1AFA">
      <w:r>
        <w:t>Both framework use JSON. Responses and request come in the form of JSON.</w:t>
      </w:r>
    </w:p>
    <w:p w14:paraId="63908EAA" w14:textId="3E8D1D6F" w:rsidR="00BE1AFA" w:rsidRPr="00BE1AFA" w:rsidRDefault="00BE1AFA" w:rsidP="00BE1AFA">
      <w:r>
        <w:t xml:space="preserve"> </w:t>
      </w:r>
    </w:p>
    <w:p w14:paraId="6596749B" w14:textId="39EE479E" w:rsidR="00133C1E" w:rsidRDefault="00037F1F" w:rsidP="003214DD">
      <w:r>
        <w:lastRenderedPageBreak/>
        <w:t xml:space="preserve">Most web frameworks use the MVC (model view controller) architecture system to separate data model from the logic. This benefits web development as it promotes code reusability, this also helps for different views such as web pages to be viewed. </w:t>
      </w:r>
      <w:r>
        <w:fldChar w:fldCharType="begin"/>
      </w:r>
      <w:r>
        <w:instrText xml:space="preserve"> ADDIN ZOTERO_ITEM CSL_CITATION {"citationID":"YwG1iglI","properties":{"formattedCitation":"(\\uc0\\u8220{}Web Framework,\\uc0\\u8221{} 2021)","plainCitation":"(“Web Framework,” 2021)","noteIndex":0},"citationItems":[{"id":17,"uris":["http://zotero.org/users/local/RfbU49rY/items/9HF9X7RI"],"uri":["http://zotero.org/users/local/RfbU49rY/items/9HF9X7RI"],"itemData":{"id":17,"type":"entry-encyclopedia","abstract":"A web framework (WF) or web application framework (WAF) is a software framework that is designed to support the development of web applications including web services, web resources, and web APIs. Web frameworks provide a standard way to build and deploy web applications on the World Wide Web. Web frameworks aim to automate the overhead associated with common activities performed in web development. For example, many web frameworks provide libraries for database access, templating frameworks, and session management, and they often promote code reuse. Although they often target development of dynamic web sites, they are also applicable to static websites.","container-title":"Wikipedia","language":"en","note":"Page Version ID: 1022782175","source":"Wikipedia","title":"Web framework","URL":"https://en.wikipedia.org/w/index.php?title=Web_framework&amp;oldid=1022782175","accessed":{"date-parts":[["2021",5,30]]},"issued":{"date-parts":[["2021",5,12]]}}}],"schema":"https://github.com/citation-style-language/schema/raw/master/csl-citation.json"} </w:instrText>
      </w:r>
      <w:r>
        <w:fldChar w:fldCharType="separate"/>
      </w:r>
      <w:r w:rsidRPr="005F6ACE">
        <w:rPr>
          <w:rFonts w:ascii="Calibri" w:hAnsi="Calibri" w:cs="Calibri"/>
          <w:szCs w:val="24"/>
        </w:rPr>
        <w:t>(“Web Framework,” 2021)</w:t>
      </w:r>
      <w:r>
        <w:fldChar w:fldCharType="end"/>
      </w:r>
      <w:r>
        <w:t xml:space="preserve">. </w:t>
      </w:r>
    </w:p>
    <w:p w14:paraId="053E4880" w14:textId="77777777" w:rsidR="005547F8" w:rsidRDefault="005547F8" w:rsidP="003214DD"/>
    <w:p w14:paraId="1C74042B" w14:textId="77777777" w:rsidR="008066CD" w:rsidRDefault="008066CD" w:rsidP="003214DD"/>
    <w:p w14:paraId="2D2EA2C2" w14:textId="77777777" w:rsidR="00B3740B" w:rsidRDefault="00B3740B">
      <w:pPr>
        <w:rPr>
          <w:rFonts w:asciiTheme="majorHAnsi" w:eastAsiaTheme="majorEastAsia" w:hAnsiTheme="majorHAnsi" w:cstheme="majorBidi"/>
          <w:color w:val="2F5496" w:themeColor="accent1" w:themeShade="BF"/>
          <w:sz w:val="26"/>
          <w:szCs w:val="26"/>
        </w:rPr>
      </w:pPr>
      <w:r>
        <w:br w:type="page"/>
      </w:r>
    </w:p>
    <w:p w14:paraId="43CB0B05" w14:textId="66E915F5" w:rsidR="00B64E81" w:rsidRDefault="00CA7395" w:rsidP="00B64E81">
      <w:pPr>
        <w:pStyle w:val="Heading2"/>
      </w:pPr>
      <w:bookmarkStart w:id="4" w:name="_Toc73394203"/>
      <w:r>
        <w:lastRenderedPageBreak/>
        <w:t xml:space="preserve">Frameworks </w:t>
      </w:r>
      <w:r w:rsidR="00DC0AD0">
        <w:t>I am</w:t>
      </w:r>
      <w:r>
        <w:t xml:space="preserve"> </w:t>
      </w:r>
      <w:r w:rsidR="001B7C37">
        <w:t>using.</w:t>
      </w:r>
      <w:bookmarkEnd w:id="4"/>
    </w:p>
    <w:p w14:paraId="2992BC55" w14:textId="77777777" w:rsidR="00B64E81" w:rsidRPr="00B64E81" w:rsidRDefault="00B64E81" w:rsidP="00B64E81">
      <w:pPr>
        <w:rPr>
          <w:b/>
          <w:bCs/>
        </w:rPr>
      </w:pPr>
    </w:p>
    <w:p w14:paraId="1C01BACD" w14:textId="346DBED2" w:rsidR="003214DD" w:rsidRDefault="003214DD" w:rsidP="003214DD">
      <w:r>
        <w:t xml:space="preserve">The web </w:t>
      </w:r>
      <w:r w:rsidR="00771C03">
        <w:t>frameworks</w:t>
      </w:r>
      <w:r>
        <w:t xml:space="preserve"> that I will be comparing and exploring will be Angular and Vuejs</w:t>
      </w:r>
      <w:r w:rsidR="00771C03">
        <w:t>.</w:t>
      </w:r>
    </w:p>
    <w:p w14:paraId="713E4026" w14:textId="3C48B10F" w:rsidR="007674FA" w:rsidRDefault="007674FA" w:rsidP="003214DD">
      <w:r w:rsidRPr="00B64E81">
        <w:rPr>
          <w:b/>
          <w:bCs/>
        </w:rPr>
        <w:t>Angular</w:t>
      </w:r>
      <w:r>
        <w:t xml:space="preserve"> is a framework that allows developers to create single page applications. The languages used in the framework is Typescript and HTML. </w:t>
      </w:r>
    </w:p>
    <w:p w14:paraId="4BBD62B1" w14:textId="3A27DD00" w:rsidR="007674FA" w:rsidRDefault="007674FA" w:rsidP="003214DD">
      <w:r>
        <w:t xml:space="preserve">A big part of Angular is that it allows reusable components to be created and made for building </w:t>
      </w:r>
      <w:r w:rsidR="00863369">
        <w:t>the web application.</w:t>
      </w:r>
    </w:p>
    <w:p w14:paraId="6B290A58" w14:textId="6790F6A2" w:rsidR="00B64E81" w:rsidRDefault="00863369" w:rsidP="003214DD">
      <w:r>
        <w:t>An awesome feature of Angular is the built in CLI. The CLI has some amazing features which make web development easier and faster. There are commands such as ng g c Navbar. This command allows a component of the name Navbar to be created</w:t>
      </w:r>
      <w:r w:rsidR="00B64E81">
        <w:t>. This includes a new folder containing the typescript JavaScript, html and CSS files with necessary setup code and imports.</w:t>
      </w:r>
    </w:p>
    <w:p w14:paraId="135ED690" w14:textId="32C41526" w:rsidR="00B64E81" w:rsidRDefault="00B64E81" w:rsidP="003214DD">
      <w:r>
        <w:t xml:space="preserve">The other framework is </w:t>
      </w:r>
      <w:r w:rsidRPr="009332F6">
        <w:rPr>
          <w:b/>
          <w:bCs/>
        </w:rPr>
        <w:t>Vuejs</w:t>
      </w:r>
      <w:r>
        <w:t>. Vuejs</w:t>
      </w:r>
      <w:r w:rsidR="009332F6">
        <w:t xml:space="preserve"> is a framework primarily focused on user interface. The core of the framework is heavily used on the view layer. View js is built to be simplistic and have a small learning curve for beginners. View</w:t>
      </w:r>
      <w:r w:rsidR="0079651C">
        <w:t xml:space="preserve"> </w:t>
      </w:r>
      <w:r w:rsidR="009332F6">
        <w:t xml:space="preserve">js is designed to allow developers to declaratively “render data to the DOM” via using a template tags and html syntax similarities. </w:t>
      </w:r>
    </w:p>
    <w:p w14:paraId="71A9FDAC" w14:textId="77777777" w:rsidR="00037F1F" w:rsidRDefault="00037F1F" w:rsidP="003214DD"/>
    <w:p w14:paraId="3BB670CE" w14:textId="1929E8B3" w:rsidR="005E7B2C" w:rsidRDefault="005E7B2C">
      <w:r>
        <w:br w:type="page"/>
      </w:r>
    </w:p>
    <w:p w14:paraId="77D0EC79" w14:textId="17C269D5" w:rsidR="002907F2" w:rsidRDefault="005E7B2C" w:rsidP="005E7B2C">
      <w:pPr>
        <w:pStyle w:val="Heading1"/>
      </w:pPr>
      <w:bookmarkStart w:id="5" w:name="_Toc73394204"/>
      <w:r>
        <w:lastRenderedPageBreak/>
        <w:t>Charity members/beneficiaries register, login and administrate their own account.</w:t>
      </w:r>
      <w:bookmarkEnd w:id="5"/>
    </w:p>
    <w:p w14:paraId="320E3A96" w14:textId="1862DB03" w:rsidR="005E7B2C" w:rsidRDefault="005E7B2C" w:rsidP="005E7B2C"/>
    <w:p w14:paraId="2378B245" w14:textId="756BECED" w:rsidR="005E7B2C" w:rsidRDefault="005E7B2C" w:rsidP="005E7B2C">
      <w:pPr>
        <w:pStyle w:val="Heading2"/>
      </w:pPr>
      <w:bookmarkStart w:id="6" w:name="_Toc73394205"/>
      <w:r>
        <w:t>Angular</w:t>
      </w:r>
      <w:bookmarkEnd w:id="6"/>
    </w:p>
    <w:p w14:paraId="7C0D91F8" w14:textId="77777777" w:rsidR="008047FF" w:rsidRDefault="008047FF" w:rsidP="00CB1B3C"/>
    <w:p w14:paraId="20FA761B" w14:textId="2FA5C17E" w:rsidR="00CB1B3C" w:rsidRDefault="00CB1B3C" w:rsidP="00CB1B3C">
      <w:r>
        <w:t>In my experience Angular was simple and straightforward compared to Vue. It might be because the process/flow of Angular suits my learning style and how my brain works.</w:t>
      </w:r>
    </w:p>
    <w:p w14:paraId="414B284D" w14:textId="77777777" w:rsidR="007D4B13" w:rsidRDefault="007D4B13" w:rsidP="008047FF">
      <w:pPr>
        <w:pStyle w:val="Heading2"/>
      </w:pPr>
    </w:p>
    <w:p w14:paraId="04FCD5EB" w14:textId="17A86ACC" w:rsidR="008047FF" w:rsidRDefault="007D4B13" w:rsidP="008047FF">
      <w:pPr>
        <w:pStyle w:val="Heading2"/>
      </w:pPr>
      <w:bookmarkStart w:id="7" w:name="_Toc73394206"/>
      <w:r>
        <w:t xml:space="preserve">Angular </w:t>
      </w:r>
      <w:r w:rsidR="008047FF">
        <w:t>Registration process</w:t>
      </w:r>
      <w:bookmarkEnd w:id="7"/>
    </w:p>
    <w:p w14:paraId="5C3F6E64" w14:textId="380A70BC" w:rsidR="00CB1B3C" w:rsidRDefault="00CB1B3C" w:rsidP="00CB1B3C">
      <w:r>
        <w:t xml:space="preserve">For creating a </w:t>
      </w:r>
      <w:r w:rsidRPr="001A6A4E">
        <w:rPr>
          <w:b/>
          <w:bCs/>
        </w:rPr>
        <w:t>registration</w:t>
      </w:r>
      <w:r>
        <w:t xml:space="preserve"> using Angular, I had to create a register component. The register component automatically includes an html files, typescript file</w:t>
      </w:r>
      <w:r w:rsidR="00500460">
        <w:t xml:space="preserve"> and a CSS file</w:t>
      </w:r>
      <w:r>
        <w:t xml:space="preserve">. The html file </w:t>
      </w:r>
      <w:r w:rsidR="00500460">
        <w:t>is where the elements and building blocks of the component is created. In this instance I created a form using form, div, h1, and input tags. For registration there is an email, password, and admin checkbox field</w:t>
      </w:r>
      <w:r w:rsidR="008F608C">
        <w:t xml:space="preserve"> </w:t>
      </w:r>
      <w:r w:rsidR="008F608C">
        <w:fldChar w:fldCharType="begin"/>
      </w:r>
      <w:r w:rsidR="008F608C">
        <w:instrText xml:space="preserve"> ADDIN ZOTERO_ITEM CSL_CITATION {"citationID":"QDhx3stE","properties":{"formattedCitation":"(Codevolution, 2018)","plainCitation":"(Codevolution, 2018)","noteIndex":0},"citationItems":[{"id":19,"uris":["http://zotero.org/users/local/RfbU49rY/items/G7J4V2XC"],"uri":["http://zotero.org/users/local/RfbU49rY/items/G7J4V2XC"],"itemData":{"id":19,"type":"motion_picture","abstract":"159,925 views • Mar 6, 2018 • </w:instrText>
      </w:r>
      <w:r w:rsidR="008F608C">
        <w:rPr>
          <w:rFonts w:ascii="Segoe UI Emoji" w:hAnsi="Segoe UI Emoji" w:cs="Segoe UI Emoji"/>
        </w:rPr>
        <w:instrText>📘</w:instrText>
      </w:r>
      <w:r w:rsidR="008F608C">
        <w:instrText xml:space="preserve"> Courses - https://learn.codevolution.dev/\n</w:instrText>
      </w:r>
      <w:r w:rsidR="008F608C">
        <w:rPr>
          <w:rFonts w:ascii="Segoe UI Emoji" w:hAnsi="Segoe UI Emoji" w:cs="Segoe UI Emoji"/>
        </w:rPr>
        <w:instrText>💖</w:instrText>
      </w:r>
      <w:r w:rsidR="008F608C">
        <w:instrText xml:space="preserve"> Support - https://www.paypal.me/Codevolution\n</w:instrText>
      </w:r>
      <w:r w:rsidR="008F608C">
        <w:rPr>
          <w:rFonts w:ascii="Segoe UI Emoji" w:hAnsi="Segoe UI Emoji" w:cs="Segoe UI Emoji"/>
        </w:rPr>
        <w:instrText>💾</w:instrText>
      </w:r>
      <w:r w:rsidR="008F608C">
        <w:instrText xml:space="preserve"> Github - https://github.com/gopinav\n\n</w:instrText>
      </w:r>
      <w:r w:rsidR="008F608C">
        <w:rPr>
          <w:rFonts w:ascii="Segoe UI Emoji" w:hAnsi="Segoe UI Emoji" w:cs="Segoe UI Emoji"/>
        </w:rPr>
        <w:instrText>📱</w:instrText>
      </w:r>
      <w:r w:rsidR="008F608C">
        <w:instrText xml:space="preserve"> Follow Codevolution\n+ Twitter - https://twitter.com/CodevolutionWeb\n+ Facebook - https://www.facebook.com/codevolutionweb\n\n</w:instrText>
      </w:r>
      <w:r w:rsidR="008F608C">
        <w:rPr>
          <w:rFonts w:ascii="Segoe UI Emoji" w:hAnsi="Segoe UI Emoji" w:cs="Segoe UI Emoji"/>
        </w:rPr>
        <w:instrText>⭐</w:instrText>
      </w:r>
      <w:r w:rsidR="008F608C">
        <w:instrText xml:space="preserve"> Kite Code Completetion - https://www.kite.com/get-kite/?utm_me...\n\n</w:instrText>
      </w:r>
      <w:r w:rsidR="008F608C">
        <w:rPr>
          <w:rFonts w:ascii="Segoe UI Emoji" w:hAnsi="Segoe UI Emoji" w:cs="Segoe UI Emoji"/>
        </w:rPr>
        <w:instrText>📫</w:instrText>
      </w:r>
      <w:r w:rsidR="008F608C">
        <w:instrText xml:space="preserve"> Business - codevolution.business@gmail.com\n\nAngular | Angular Authentication Tutorial for Beginners\n      \n\n\n\n\n\n  \n        Show less\n      \n\n\n  \n        Show more","dimensions":"0:17","source":"YouTube","title":"Angular Authentication Tutorial - 1 - Introduction","URL":"https://www.youtube.com/watch?v=ozXGkqpzo_A&amp;list=PLC3y8-rFHvwg2RBz6UplKTGIXREj9dV0G","author":[{"literal":"Codevolution"}],"accessed":{"date-parts":[["2021",5,30]]},"issued":{"date-parts":[["2018",3,6]]}}}],"schema":"https://github.com/citation-style-language/schema/raw/master/csl-citation.json"} </w:instrText>
      </w:r>
      <w:r w:rsidR="008F608C">
        <w:fldChar w:fldCharType="separate"/>
      </w:r>
      <w:r w:rsidR="008F608C" w:rsidRPr="008F608C">
        <w:rPr>
          <w:rFonts w:ascii="Calibri" w:hAnsi="Calibri" w:cs="Calibri"/>
        </w:rPr>
        <w:t>(Codevolution, 2018)</w:t>
      </w:r>
      <w:r w:rsidR="008F608C">
        <w:fldChar w:fldCharType="end"/>
      </w:r>
      <w:r w:rsidR="00500460">
        <w:t xml:space="preserve">. </w:t>
      </w:r>
    </w:p>
    <w:p w14:paraId="734CC8F0" w14:textId="7EE63510" w:rsidR="00227D22" w:rsidRDefault="00227D22" w:rsidP="00CB1B3C">
      <w:r>
        <w:rPr>
          <w:noProof/>
        </w:rPr>
        <w:drawing>
          <wp:inline distT="0" distB="0" distL="0" distR="0" wp14:anchorId="608EA331" wp14:editId="4A725D25">
            <wp:extent cx="5731510" cy="22301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230120"/>
                    </a:xfrm>
                    <a:prstGeom prst="rect">
                      <a:avLst/>
                    </a:prstGeom>
                  </pic:spPr>
                </pic:pic>
              </a:graphicData>
            </a:graphic>
          </wp:inline>
        </w:drawing>
      </w:r>
    </w:p>
    <w:p w14:paraId="2910C3D8" w14:textId="1BBD6690" w:rsidR="00500460" w:rsidRDefault="00500460" w:rsidP="00CB1B3C">
      <w:r>
        <w:t>To pass the data from Angular form component to the API, I used ngmodel</w:t>
      </w:r>
      <w:r w:rsidR="004D19BF">
        <w:t xml:space="preserve">. I created an object/array from the typescript file initially which included the necessary fields for the form and API. The object is called </w:t>
      </w:r>
      <w:proofErr w:type="spellStart"/>
      <w:r w:rsidR="004D19BF">
        <w:t>registerUserData</w:t>
      </w:r>
      <w:proofErr w:type="spellEnd"/>
      <w:r w:rsidR="004D19BF">
        <w:t xml:space="preserve">. In the form the </w:t>
      </w:r>
      <w:proofErr w:type="spellStart"/>
      <w:r w:rsidR="004D19BF">
        <w:t>registerUserData</w:t>
      </w:r>
      <w:proofErr w:type="spellEnd"/>
      <w:r w:rsidR="004D19BF">
        <w:t>.(</w:t>
      </w:r>
      <w:proofErr w:type="spellStart"/>
      <w:r w:rsidR="004D19BF">
        <w:t>FieldName</w:t>
      </w:r>
      <w:proofErr w:type="spellEnd"/>
      <w:r w:rsidR="004D19BF">
        <w:t>) is assigned to the user input</w:t>
      </w:r>
      <w:r w:rsidR="00C43E76">
        <w:t xml:space="preserve"> </w:t>
      </w:r>
      <w:r w:rsidR="00C43E76">
        <w:fldChar w:fldCharType="begin"/>
      </w:r>
      <w:r w:rsidR="00C43E76">
        <w:instrText xml:space="preserve"> ADDIN ZOTERO_ITEM CSL_CITATION {"citationID":"ztSkRvAJ","properties":{"formattedCitation":"(Codevolution, 2018)","plainCitation":"(Codevolution, 2018)","noteIndex":0},"citationItems":[{"id":19,"uris":["http://zotero.org/users/local/RfbU49rY/items/G7J4V2XC"],"uri":["http://zotero.org/users/local/RfbU49rY/items/G7J4V2XC"],"itemData":{"id":19,"type":"motion_picture","abstract":"159,925 views • Mar 6, 2018 • </w:instrText>
      </w:r>
      <w:r w:rsidR="00C43E76">
        <w:rPr>
          <w:rFonts w:ascii="Segoe UI Emoji" w:hAnsi="Segoe UI Emoji" w:cs="Segoe UI Emoji"/>
        </w:rPr>
        <w:instrText>📘</w:instrText>
      </w:r>
      <w:r w:rsidR="00C43E76">
        <w:instrText xml:space="preserve"> Courses - https://learn.codevolution.dev/\n</w:instrText>
      </w:r>
      <w:r w:rsidR="00C43E76">
        <w:rPr>
          <w:rFonts w:ascii="Segoe UI Emoji" w:hAnsi="Segoe UI Emoji" w:cs="Segoe UI Emoji"/>
        </w:rPr>
        <w:instrText>💖</w:instrText>
      </w:r>
      <w:r w:rsidR="00C43E76">
        <w:instrText xml:space="preserve"> Support - https://www.paypal.me/Codevolution\n</w:instrText>
      </w:r>
      <w:r w:rsidR="00C43E76">
        <w:rPr>
          <w:rFonts w:ascii="Segoe UI Emoji" w:hAnsi="Segoe UI Emoji" w:cs="Segoe UI Emoji"/>
        </w:rPr>
        <w:instrText>💾</w:instrText>
      </w:r>
      <w:r w:rsidR="00C43E76">
        <w:instrText xml:space="preserve"> Github - https://github.com/gopinav\n\n</w:instrText>
      </w:r>
      <w:r w:rsidR="00C43E76">
        <w:rPr>
          <w:rFonts w:ascii="Segoe UI Emoji" w:hAnsi="Segoe UI Emoji" w:cs="Segoe UI Emoji"/>
        </w:rPr>
        <w:instrText>📱</w:instrText>
      </w:r>
      <w:r w:rsidR="00C43E76">
        <w:instrText xml:space="preserve"> Follow Codevolution\n+ Twitter - https://twitter.com/CodevolutionWeb\n+ Facebook - https://www.facebook.com/codevolutionweb\n\n</w:instrText>
      </w:r>
      <w:r w:rsidR="00C43E76">
        <w:rPr>
          <w:rFonts w:ascii="Segoe UI Emoji" w:hAnsi="Segoe UI Emoji" w:cs="Segoe UI Emoji"/>
        </w:rPr>
        <w:instrText>⭐</w:instrText>
      </w:r>
      <w:r w:rsidR="00C43E76">
        <w:instrText xml:space="preserve"> Kite Code Completetion - https://www.kite.com/get-kite/?utm_me...\n\n</w:instrText>
      </w:r>
      <w:r w:rsidR="00C43E76">
        <w:rPr>
          <w:rFonts w:ascii="Segoe UI Emoji" w:hAnsi="Segoe UI Emoji" w:cs="Segoe UI Emoji"/>
        </w:rPr>
        <w:instrText>📫</w:instrText>
      </w:r>
      <w:r w:rsidR="00C43E76">
        <w:instrText xml:space="preserve"> Business - codevolution.business@gmail.com\n\nAngular | Angular Authentication Tutorial for Beginners\n      \n\n\n\n\n\n  \n        Show less\n      \n\n\n  \n        Show more","dimensions":"0:17","source":"YouTube","title":"Angular Authentication Tutorial - 1 - Introduction","URL":"https://www.youtube.com/watch?v=ozXGkqpzo_A&amp;list=PLC3y8-rFHvwg2RBz6UplKTGIXREj9dV0G","author":[{"literal":"Codevolution"}],"accessed":{"date-parts":[["2021",5,30]]},"issued":{"date-parts":[["2018",3,6]]}}}],"schema":"https://github.com/citation-style-language/schema/raw/master/csl-citation.json"} </w:instrText>
      </w:r>
      <w:r w:rsidR="00C43E76">
        <w:fldChar w:fldCharType="separate"/>
      </w:r>
      <w:r w:rsidR="00C43E76" w:rsidRPr="00C43E76">
        <w:rPr>
          <w:rFonts w:ascii="Calibri" w:hAnsi="Calibri" w:cs="Calibri"/>
        </w:rPr>
        <w:t>(Codevolution, 2018)</w:t>
      </w:r>
      <w:r w:rsidR="00C43E76">
        <w:fldChar w:fldCharType="end"/>
      </w:r>
      <w:r w:rsidR="004D19BF">
        <w:t xml:space="preserve">. </w:t>
      </w:r>
    </w:p>
    <w:p w14:paraId="4A44C9D7" w14:textId="3DFAC651" w:rsidR="008E3654" w:rsidRDefault="008E3654" w:rsidP="00CB1B3C">
      <w:r>
        <w:rPr>
          <w:noProof/>
        </w:rPr>
        <w:drawing>
          <wp:inline distT="0" distB="0" distL="0" distR="0" wp14:anchorId="5896DF33" wp14:editId="1E879850">
            <wp:extent cx="2464433" cy="2369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69387" cy="2374584"/>
                    </a:xfrm>
                    <a:prstGeom prst="rect">
                      <a:avLst/>
                    </a:prstGeom>
                  </pic:spPr>
                </pic:pic>
              </a:graphicData>
            </a:graphic>
          </wp:inline>
        </w:drawing>
      </w:r>
    </w:p>
    <w:p w14:paraId="6769B9D6" w14:textId="20003E7D" w:rsidR="004D19BF" w:rsidRDefault="004D19BF" w:rsidP="00CB1B3C">
      <w:r>
        <w:lastRenderedPageBreak/>
        <w:t xml:space="preserve">In the button component the information is passed to the auth service. Angular injects the auth service into the constructor. </w:t>
      </w:r>
    </w:p>
    <w:p w14:paraId="4469FDE1" w14:textId="4C872D5F" w:rsidR="004D19BF" w:rsidRDefault="004D19BF" w:rsidP="00CB1B3C">
      <w:r>
        <w:t>The auth service is separate to the register component. The auth service then passes the information to the API</w:t>
      </w:r>
      <w:r w:rsidR="00037F1F">
        <w:t xml:space="preserve"> </w:t>
      </w:r>
      <w:r w:rsidR="00037F1F">
        <w:fldChar w:fldCharType="begin"/>
      </w:r>
      <w:r w:rsidR="00037F1F">
        <w:instrText xml:space="preserve"> ADDIN ZOTERO_ITEM CSL_CITATION {"citationID":"2iBPdBey","properties":{"formattedCitation":"(Codevolution, 2018)","plainCitation":"(Codevolution, 2018)","noteIndex":0},"citationItems":[{"id":19,"uris":["http://zotero.org/users/local/RfbU49rY/items/G7J4V2XC"],"uri":["http://zotero.org/users/local/RfbU49rY/items/G7J4V2XC"],"itemData":{"id":19,"type":"motion_picture","abstract":"159,925 views • Mar 6, 2018 • </w:instrText>
      </w:r>
      <w:r w:rsidR="00037F1F">
        <w:rPr>
          <w:rFonts w:ascii="Segoe UI Emoji" w:hAnsi="Segoe UI Emoji" w:cs="Segoe UI Emoji"/>
        </w:rPr>
        <w:instrText>📘</w:instrText>
      </w:r>
      <w:r w:rsidR="00037F1F">
        <w:instrText xml:space="preserve"> Courses - https://learn.codevolution.dev/\n</w:instrText>
      </w:r>
      <w:r w:rsidR="00037F1F">
        <w:rPr>
          <w:rFonts w:ascii="Segoe UI Emoji" w:hAnsi="Segoe UI Emoji" w:cs="Segoe UI Emoji"/>
        </w:rPr>
        <w:instrText>💖</w:instrText>
      </w:r>
      <w:r w:rsidR="00037F1F">
        <w:instrText xml:space="preserve"> Support - https://www.paypal.me/Codevolution\n</w:instrText>
      </w:r>
      <w:r w:rsidR="00037F1F">
        <w:rPr>
          <w:rFonts w:ascii="Segoe UI Emoji" w:hAnsi="Segoe UI Emoji" w:cs="Segoe UI Emoji"/>
        </w:rPr>
        <w:instrText>💾</w:instrText>
      </w:r>
      <w:r w:rsidR="00037F1F">
        <w:instrText xml:space="preserve"> Github - https://github.com/gopinav\n\n</w:instrText>
      </w:r>
      <w:r w:rsidR="00037F1F">
        <w:rPr>
          <w:rFonts w:ascii="Segoe UI Emoji" w:hAnsi="Segoe UI Emoji" w:cs="Segoe UI Emoji"/>
        </w:rPr>
        <w:instrText>📱</w:instrText>
      </w:r>
      <w:r w:rsidR="00037F1F">
        <w:instrText xml:space="preserve"> Follow Codevolution\n+ Twitter - https://twitter.com/CodevolutionWeb\n+ Facebook - https://www.facebook.com/codevolutionweb\n\n</w:instrText>
      </w:r>
      <w:r w:rsidR="00037F1F">
        <w:rPr>
          <w:rFonts w:ascii="Segoe UI Emoji" w:hAnsi="Segoe UI Emoji" w:cs="Segoe UI Emoji"/>
        </w:rPr>
        <w:instrText>⭐</w:instrText>
      </w:r>
      <w:r w:rsidR="00037F1F">
        <w:instrText xml:space="preserve"> Kite Code Completetion - https://www.kite.com/get-kite/?utm_me...\n\n</w:instrText>
      </w:r>
      <w:r w:rsidR="00037F1F">
        <w:rPr>
          <w:rFonts w:ascii="Segoe UI Emoji" w:hAnsi="Segoe UI Emoji" w:cs="Segoe UI Emoji"/>
        </w:rPr>
        <w:instrText>📫</w:instrText>
      </w:r>
      <w:r w:rsidR="00037F1F">
        <w:instrText xml:space="preserve"> Business - codevolution.business@gmail.com\n\nAngular | Angular Authentication Tutorial for Beginners\n      \n\n\n\n\n\n  \n        Show less\n      \n\n\n  \n        Show more","dimensions":"0:17","source":"YouTube","title":"Angular Authentication Tutorial - 1 - Introduction","URL":"https://www.youtube.com/watch?v=ozXGkqpzo_A&amp;list=PLC3y8-rFHvwg2RBz6UplKTGIXREj9dV0G","author":[{"literal":"Codevolution"}],"accessed":{"date-parts":[["2021",5,30]]},"issued":{"date-parts":[["2018",3,6]]}}}],"schema":"https://github.com/citation-style-language/schema/raw/master/csl-citation.json"} </w:instrText>
      </w:r>
      <w:r w:rsidR="00037F1F">
        <w:fldChar w:fldCharType="separate"/>
      </w:r>
      <w:r w:rsidR="00037F1F" w:rsidRPr="00037F1F">
        <w:rPr>
          <w:rFonts w:ascii="Calibri" w:hAnsi="Calibri" w:cs="Calibri"/>
        </w:rPr>
        <w:t>(Codevolution, 2018)</w:t>
      </w:r>
      <w:r w:rsidR="00037F1F">
        <w:fldChar w:fldCharType="end"/>
      </w:r>
      <w:r>
        <w:t xml:space="preserve">. </w:t>
      </w:r>
    </w:p>
    <w:p w14:paraId="34D11763" w14:textId="4BBE3889" w:rsidR="00F65186" w:rsidRDefault="00F65186" w:rsidP="00CB1B3C">
      <w:r>
        <w:rPr>
          <w:noProof/>
        </w:rPr>
        <w:drawing>
          <wp:inline distT="0" distB="0" distL="0" distR="0" wp14:anchorId="062FA037" wp14:editId="25C408B1">
            <wp:extent cx="4584216" cy="234696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92047" cy="2350969"/>
                    </a:xfrm>
                    <a:prstGeom prst="rect">
                      <a:avLst/>
                    </a:prstGeom>
                  </pic:spPr>
                </pic:pic>
              </a:graphicData>
            </a:graphic>
          </wp:inline>
        </w:drawing>
      </w:r>
    </w:p>
    <w:p w14:paraId="5B8BC419" w14:textId="5E746867" w:rsidR="00935CBB" w:rsidRDefault="00935CBB" w:rsidP="00CB1B3C">
      <w:r>
        <w:rPr>
          <w:noProof/>
        </w:rPr>
        <w:drawing>
          <wp:inline distT="0" distB="0" distL="0" distR="0" wp14:anchorId="32D62CAF" wp14:editId="1B4FB640">
            <wp:extent cx="4602480" cy="1848437"/>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12704" cy="1852543"/>
                    </a:xfrm>
                    <a:prstGeom prst="rect">
                      <a:avLst/>
                    </a:prstGeom>
                  </pic:spPr>
                </pic:pic>
              </a:graphicData>
            </a:graphic>
          </wp:inline>
        </w:drawing>
      </w:r>
    </w:p>
    <w:p w14:paraId="6FD0F99C" w14:textId="2CD3DB63" w:rsidR="004D19BF" w:rsidRDefault="004D19BF" w:rsidP="00CB1B3C">
      <w:r>
        <w:t xml:space="preserve">I really like the flow and logic of this system. </w:t>
      </w:r>
      <w:r w:rsidR="002B0033">
        <w:t xml:space="preserve">There is separation between the form, the logic and passing through data to the API. </w:t>
      </w:r>
    </w:p>
    <w:p w14:paraId="569422A1" w14:textId="0B208B8C" w:rsidR="00856DFE" w:rsidRDefault="00856DFE" w:rsidP="00CB1B3C">
      <w:r>
        <w:rPr>
          <w:noProof/>
        </w:rPr>
        <w:drawing>
          <wp:inline distT="0" distB="0" distL="0" distR="0" wp14:anchorId="78BCE032" wp14:editId="6ACEAAB3">
            <wp:extent cx="4584065" cy="2284156"/>
            <wp:effectExtent l="0" t="0" r="698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90501" cy="2287363"/>
                    </a:xfrm>
                    <a:prstGeom prst="rect">
                      <a:avLst/>
                    </a:prstGeom>
                  </pic:spPr>
                </pic:pic>
              </a:graphicData>
            </a:graphic>
          </wp:inline>
        </w:drawing>
      </w:r>
    </w:p>
    <w:p w14:paraId="7A963127" w14:textId="6EE8A751" w:rsidR="002A48AB" w:rsidRDefault="002A48AB" w:rsidP="00CB1B3C"/>
    <w:p w14:paraId="6E67BBE5" w14:textId="1CA02892" w:rsidR="002A48AB" w:rsidRDefault="002A48AB">
      <w:r>
        <w:br w:type="page"/>
      </w:r>
    </w:p>
    <w:p w14:paraId="47411D90" w14:textId="4A07C08F" w:rsidR="002A48AB" w:rsidRDefault="007D4B13" w:rsidP="002A48AB">
      <w:pPr>
        <w:pStyle w:val="Heading2"/>
      </w:pPr>
      <w:bookmarkStart w:id="8" w:name="_Toc73394207"/>
      <w:r>
        <w:lastRenderedPageBreak/>
        <w:t xml:space="preserve">Angular </w:t>
      </w:r>
      <w:r w:rsidR="002A48AB">
        <w:t>Login process</w:t>
      </w:r>
      <w:bookmarkEnd w:id="8"/>
    </w:p>
    <w:p w14:paraId="2A1A051A" w14:textId="77777777" w:rsidR="002A48AB" w:rsidRPr="002A48AB" w:rsidRDefault="002A48AB" w:rsidP="002A48AB"/>
    <w:p w14:paraId="4FB27A81" w14:textId="70023E51" w:rsidR="001A6A4E" w:rsidRDefault="001A6A4E" w:rsidP="00CB1B3C">
      <w:r>
        <w:t xml:space="preserve">The login system is pretty </w:t>
      </w:r>
      <w:r w:rsidR="00856DFE">
        <w:t>like</w:t>
      </w:r>
      <w:r>
        <w:t xml:space="preserve"> the</w:t>
      </w:r>
      <w:r w:rsidR="00856DFE">
        <w:t xml:space="preserve"> registration process. However, in the login process the API acts differently to registration API.</w:t>
      </w:r>
      <w:r w:rsidR="00EF4434">
        <w:t xml:space="preserve"> </w:t>
      </w:r>
    </w:p>
    <w:p w14:paraId="211DA968" w14:textId="5A11BEF2" w:rsidR="00DD670F" w:rsidRDefault="00DD670F" w:rsidP="00CB1B3C">
      <w:r>
        <w:rPr>
          <w:noProof/>
        </w:rPr>
        <w:drawing>
          <wp:inline distT="0" distB="0" distL="0" distR="0" wp14:anchorId="6118EFB0" wp14:editId="0D9CF939">
            <wp:extent cx="5731510" cy="228981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289810"/>
                    </a:xfrm>
                    <a:prstGeom prst="rect">
                      <a:avLst/>
                    </a:prstGeom>
                  </pic:spPr>
                </pic:pic>
              </a:graphicData>
            </a:graphic>
          </wp:inline>
        </w:drawing>
      </w:r>
    </w:p>
    <w:p w14:paraId="75D72F70" w14:textId="0161FE70" w:rsidR="00DD670F" w:rsidRDefault="00DD670F" w:rsidP="00CB1B3C">
      <w:r>
        <w:t>This is the Login html component file. Notice each field is assigned to a user object field. Email input field for instance uses ngmodel to store the input from the user to the object field.</w:t>
      </w:r>
    </w:p>
    <w:p w14:paraId="276AADEF" w14:textId="39DF6E24" w:rsidR="00DD670F" w:rsidRDefault="00DD670F" w:rsidP="00CB1B3C">
      <w:r>
        <w:rPr>
          <w:noProof/>
        </w:rPr>
        <w:drawing>
          <wp:inline distT="0" distB="0" distL="0" distR="0" wp14:anchorId="4F345D58" wp14:editId="14130CD1">
            <wp:extent cx="5731510" cy="30797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07975"/>
                    </a:xfrm>
                    <a:prstGeom prst="rect">
                      <a:avLst/>
                    </a:prstGeom>
                  </pic:spPr>
                </pic:pic>
              </a:graphicData>
            </a:graphic>
          </wp:inline>
        </w:drawing>
      </w:r>
    </w:p>
    <w:p w14:paraId="4B91281B" w14:textId="3214ED21" w:rsidR="00DD670F" w:rsidRDefault="00DD670F" w:rsidP="00CB1B3C">
      <w:r>
        <w:t xml:space="preserve">The </w:t>
      </w:r>
      <w:proofErr w:type="spellStart"/>
      <w:r>
        <w:t>loginUser</w:t>
      </w:r>
      <w:proofErr w:type="spellEnd"/>
      <w:r>
        <w:t xml:space="preserve"> function is called when the user clicks on the </w:t>
      </w:r>
      <w:r w:rsidR="0060017E">
        <w:t>login button.</w:t>
      </w:r>
    </w:p>
    <w:p w14:paraId="67D9D684" w14:textId="514A53B1" w:rsidR="0060017E" w:rsidRDefault="0060017E" w:rsidP="00CB1B3C">
      <w:r>
        <w:rPr>
          <w:noProof/>
        </w:rPr>
        <w:drawing>
          <wp:inline distT="0" distB="0" distL="0" distR="0" wp14:anchorId="73C7F99D" wp14:editId="4349CADE">
            <wp:extent cx="5731510" cy="2165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16535"/>
                    </a:xfrm>
                    <a:prstGeom prst="rect">
                      <a:avLst/>
                    </a:prstGeom>
                  </pic:spPr>
                </pic:pic>
              </a:graphicData>
            </a:graphic>
          </wp:inline>
        </w:drawing>
      </w:r>
    </w:p>
    <w:p w14:paraId="2B799886" w14:textId="16C2968E" w:rsidR="0060017E" w:rsidRDefault="0060017E" w:rsidP="00CB1B3C">
      <w:r>
        <w:t xml:space="preserve">The login typescript file is passing </w:t>
      </w:r>
      <w:proofErr w:type="spellStart"/>
      <w:r>
        <w:t>AuthService</w:t>
      </w:r>
      <w:proofErr w:type="spellEnd"/>
      <w:r>
        <w:t xml:space="preserve"> and </w:t>
      </w:r>
      <w:proofErr w:type="spellStart"/>
      <w:r>
        <w:t>UserStorageService</w:t>
      </w:r>
      <w:proofErr w:type="spellEnd"/>
      <w:r>
        <w:t xml:space="preserve"> to the constructor as these are needed further down the file.</w:t>
      </w:r>
    </w:p>
    <w:p w14:paraId="4216770A" w14:textId="288051B0" w:rsidR="0060017E" w:rsidRDefault="0030299C" w:rsidP="00CB1B3C">
      <w:r>
        <w:rPr>
          <w:noProof/>
        </w:rPr>
        <w:drawing>
          <wp:inline distT="0" distB="0" distL="0" distR="0" wp14:anchorId="2319F960" wp14:editId="6D5672D5">
            <wp:extent cx="3597431" cy="281940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00289" cy="2821640"/>
                    </a:xfrm>
                    <a:prstGeom prst="rect">
                      <a:avLst/>
                    </a:prstGeom>
                  </pic:spPr>
                </pic:pic>
              </a:graphicData>
            </a:graphic>
          </wp:inline>
        </w:drawing>
      </w:r>
    </w:p>
    <w:p w14:paraId="48654C8D" w14:textId="77777777" w:rsidR="00A42DB0" w:rsidRDefault="0030299C" w:rsidP="00CB1B3C">
      <w:r>
        <w:t>The information from the user object is passed to the _</w:t>
      </w:r>
      <w:proofErr w:type="spellStart"/>
      <w:r>
        <w:t>authService</w:t>
      </w:r>
      <w:proofErr w:type="spellEnd"/>
      <w:r>
        <w:t xml:space="preserve">, </w:t>
      </w:r>
      <w:r w:rsidR="008602B2">
        <w:t xml:space="preserve">from there the </w:t>
      </w:r>
      <w:proofErr w:type="spellStart"/>
      <w:r w:rsidR="008602B2">
        <w:t>AuthService</w:t>
      </w:r>
      <w:proofErr w:type="spellEnd"/>
      <w:r w:rsidR="008602B2">
        <w:t xml:space="preserve"> will </w:t>
      </w:r>
      <w:r w:rsidR="00A42DB0">
        <w:t xml:space="preserve">pass the information to the API. </w:t>
      </w:r>
    </w:p>
    <w:p w14:paraId="39D59C25" w14:textId="4CD24966" w:rsidR="00A42DB0" w:rsidRDefault="00A42DB0" w:rsidP="00CB1B3C">
      <w:r>
        <w:rPr>
          <w:noProof/>
        </w:rPr>
        <w:lastRenderedPageBreak/>
        <w:drawing>
          <wp:inline distT="0" distB="0" distL="0" distR="0" wp14:anchorId="36E2E2D4" wp14:editId="39249E1B">
            <wp:extent cx="5695950" cy="12763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95950" cy="1276350"/>
                    </a:xfrm>
                    <a:prstGeom prst="rect">
                      <a:avLst/>
                    </a:prstGeom>
                  </pic:spPr>
                </pic:pic>
              </a:graphicData>
            </a:graphic>
          </wp:inline>
        </w:drawing>
      </w:r>
    </w:p>
    <w:p w14:paraId="3A56B4DB" w14:textId="22548366" w:rsidR="00A42DB0" w:rsidRDefault="00A42DB0" w:rsidP="00CB1B3C">
      <w:r>
        <w:rPr>
          <w:noProof/>
        </w:rPr>
        <w:drawing>
          <wp:inline distT="0" distB="0" distL="0" distR="0" wp14:anchorId="1F419961" wp14:editId="013B1784">
            <wp:extent cx="5731510" cy="6858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685800"/>
                    </a:xfrm>
                    <a:prstGeom prst="rect">
                      <a:avLst/>
                    </a:prstGeom>
                  </pic:spPr>
                </pic:pic>
              </a:graphicData>
            </a:graphic>
          </wp:inline>
        </w:drawing>
      </w:r>
    </w:p>
    <w:p w14:paraId="5DCA8D99" w14:textId="668DD49C" w:rsidR="0030299C" w:rsidRDefault="0030299C" w:rsidP="00CB1B3C">
      <w:r>
        <w:t xml:space="preserve"> </w:t>
      </w:r>
    </w:p>
    <w:p w14:paraId="6A224B2C" w14:textId="7F38180B" w:rsidR="007E109C" w:rsidRDefault="007E109C" w:rsidP="007E109C">
      <w:pPr>
        <w:pStyle w:val="Heading2"/>
      </w:pPr>
      <w:bookmarkStart w:id="9" w:name="_Toc73394208"/>
      <w:r>
        <w:t xml:space="preserve">Angular Administer own </w:t>
      </w:r>
      <w:r w:rsidR="002C4F5A">
        <w:t>accounts.</w:t>
      </w:r>
      <w:bookmarkEnd w:id="9"/>
    </w:p>
    <w:p w14:paraId="516708DE" w14:textId="78CC1FF6" w:rsidR="007E109C" w:rsidRDefault="007E109C" w:rsidP="007E109C"/>
    <w:p w14:paraId="49F30F1C" w14:textId="0D265A18" w:rsidR="007E109C" w:rsidRDefault="007E109C" w:rsidP="007E109C">
      <w:r>
        <w:t xml:space="preserve">As there are </w:t>
      </w:r>
      <w:r w:rsidR="00F501A9">
        <w:t xml:space="preserve">different roles/types of </w:t>
      </w:r>
      <w:r w:rsidR="00816180">
        <w:t>users</w:t>
      </w:r>
      <w:r w:rsidR="00F501A9">
        <w:t xml:space="preserve"> for the </w:t>
      </w:r>
      <w:r w:rsidR="00AA48E9">
        <w:t xml:space="preserve">charity application, I would need to have different users displaying different information on the screen. </w:t>
      </w:r>
    </w:p>
    <w:p w14:paraId="461AC924" w14:textId="2AB050A9" w:rsidR="00ED640B" w:rsidRDefault="00816180" w:rsidP="007E109C">
      <w:r>
        <w:t xml:space="preserve">For example, the Angular application will need to display components depending on the </w:t>
      </w:r>
      <w:r w:rsidR="00D77D10">
        <w:t>role of the user. In Angular I did this by</w:t>
      </w:r>
      <w:r w:rsidR="00ED640B">
        <w:t xml:space="preserve"> firstly creating a </w:t>
      </w:r>
      <w:r w:rsidR="00A44796" w:rsidRPr="00A44796">
        <w:rPr>
          <w:b/>
          <w:bCs/>
        </w:rPr>
        <w:t>user storage service</w:t>
      </w:r>
      <w:r w:rsidR="00A44796">
        <w:rPr>
          <w:b/>
          <w:bCs/>
        </w:rPr>
        <w:t xml:space="preserve">. </w:t>
      </w:r>
      <w:r w:rsidR="00A44796">
        <w:t xml:space="preserve">The purpose of the storage is to store the temporarily logged in user information. In doing this if the </w:t>
      </w:r>
      <w:proofErr w:type="spellStart"/>
      <w:r w:rsidR="00A44796">
        <w:t>isAdmin</w:t>
      </w:r>
      <w:proofErr w:type="spellEnd"/>
      <w:r w:rsidR="00A44796">
        <w:t xml:space="preserve"> field is equal to true then some certain components will display on the admin dashboard. </w:t>
      </w:r>
    </w:p>
    <w:p w14:paraId="2E8823FC" w14:textId="6D7D6C97" w:rsidR="007E109C" w:rsidRDefault="00A44796" w:rsidP="007E109C">
      <w:r>
        <w:rPr>
          <w:noProof/>
        </w:rPr>
        <w:drawing>
          <wp:inline distT="0" distB="0" distL="0" distR="0" wp14:anchorId="71B78F71" wp14:editId="5A042E9F">
            <wp:extent cx="5731510" cy="303212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032125"/>
                    </a:xfrm>
                    <a:prstGeom prst="rect">
                      <a:avLst/>
                    </a:prstGeom>
                  </pic:spPr>
                </pic:pic>
              </a:graphicData>
            </a:graphic>
          </wp:inline>
        </w:drawing>
      </w:r>
    </w:p>
    <w:p w14:paraId="75307543" w14:textId="134A3F26" w:rsidR="00F14482" w:rsidRDefault="00F14482" w:rsidP="007E109C">
      <w:pPr>
        <w:rPr>
          <w:noProof/>
        </w:rPr>
      </w:pPr>
      <w:r>
        <w:rPr>
          <w:noProof/>
        </w:rPr>
        <w:t xml:space="preserve">Then I injected the user storage service into the login component, because I need to save the user information. </w:t>
      </w:r>
    </w:p>
    <w:p w14:paraId="7FBBCD18" w14:textId="345E770F" w:rsidR="00A44796" w:rsidRDefault="00F14482" w:rsidP="007E109C">
      <w:r>
        <w:rPr>
          <w:noProof/>
        </w:rPr>
        <w:drawing>
          <wp:inline distT="0" distB="0" distL="0" distR="0" wp14:anchorId="1F05BD90" wp14:editId="3A46041F">
            <wp:extent cx="5010150" cy="3905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10150" cy="390525"/>
                    </a:xfrm>
                    <a:prstGeom prst="rect">
                      <a:avLst/>
                    </a:prstGeom>
                  </pic:spPr>
                </pic:pic>
              </a:graphicData>
            </a:graphic>
          </wp:inline>
        </w:drawing>
      </w:r>
    </w:p>
    <w:p w14:paraId="270A5005" w14:textId="3A0FEFC5" w:rsidR="00F42A91" w:rsidRDefault="00F42A91" w:rsidP="007E109C">
      <w:r>
        <w:t xml:space="preserve">To use the user information from the database all you need to do is call the </w:t>
      </w:r>
      <w:proofErr w:type="spellStart"/>
      <w:proofErr w:type="gramStart"/>
      <w:r>
        <w:t>getUser</w:t>
      </w:r>
      <w:proofErr w:type="spellEnd"/>
      <w:r>
        <w:t>(</w:t>
      </w:r>
      <w:proofErr w:type="gramEnd"/>
      <w:r>
        <w:t xml:space="preserve">) method from the user storage service. </w:t>
      </w:r>
    </w:p>
    <w:p w14:paraId="106E20E0" w14:textId="6E72EBEC" w:rsidR="00F42A91" w:rsidRDefault="00F42A91" w:rsidP="007E109C">
      <w:r>
        <w:rPr>
          <w:noProof/>
        </w:rPr>
        <w:lastRenderedPageBreak/>
        <w:drawing>
          <wp:inline distT="0" distB="0" distL="0" distR="0" wp14:anchorId="2D2B372A" wp14:editId="6DF01155">
            <wp:extent cx="4314825" cy="10477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14825" cy="1047750"/>
                    </a:xfrm>
                    <a:prstGeom prst="rect">
                      <a:avLst/>
                    </a:prstGeom>
                  </pic:spPr>
                </pic:pic>
              </a:graphicData>
            </a:graphic>
          </wp:inline>
        </w:drawing>
      </w:r>
    </w:p>
    <w:p w14:paraId="49D1B3F2" w14:textId="1DDDD55A" w:rsidR="006872D4" w:rsidRDefault="006872D4" w:rsidP="007E109C">
      <w:r>
        <w:t xml:space="preserve">Then set a variable to </w:t>
      </w:r>
      <w:proofErr w:type="spellStart"/>
      <w:proofErr w:type="gramStart"/>
      <w:r>
        <w:t>user.IsAdmin</w:t>
      </w:r>
      <w:proofErr w:type="spellEnd"/>
      <w:proofErr w:type="gramEnd"/>
      <w:r>
        <w:t xml:space="preserve"> for specific components to display depending if the user is an admin or not.</w:t>
      </w:r>
    </w:p>
    <w:p w14:paraId="624EAB65" w14:textId="77777777" w:rsidR="00DE5A94" w:rsidRPr="007E109C" w:rsidRDefault="00DE5A94" w:rsidP="007E109C"/>
    <w:p w14:paraId="3B1881AD" w14:textId="77777777" w:rsidR="00227D22" w:rsidRPr="00CB1B3C" w:rsidRDefault="00227D22" w:rsidP="00CB1B3C"/>
    <w:p w14:paraId="18CACA5A" w14:textId="36C19492" w:rsidR="005E7B2C" w:rsidRDefault="005E7B2C" w:rsidP="005E7B2C"/>
    <w:p w14:paraId="4200166E" w14:textId="77777777" w:rsidR="00C922CA" w:rsidRDefault="00C922CA">
      <w:pPr>
        <w:rPr>
          <w:rFonts w:asciiTheme="majorHAnsi" w:eastAsiaTheme="majorEastAsia" w:hAnsiTheme="majorHAnsi" w:cstheme="majorBidi"/>
          <w:color w:val="2F5496" w:themeColor="accent1" w:themeShade="BF"/>
          <w:sz w:val="26"/>
          <w:szCs w:val="26"/>
        </w:rPr>
      </w:pPr>
      <w:r>
        <w:br w:type="page"/>
      </w:r>
    </w:p>
    <w:p w14:paraId="7646789C" w14:textId="42996182" w:rsidR="004A54B4" w:rsidRDefault="000074A9" w:rsidP="004A54B4">
      <w:pPr>
        <w:pStyle w:val="Heading2"/>
      </w:pPr>
      <w:bookmarkStart w:id="10" w:name="_Toc73394209"/>
      <w:r>
        <w:lastRenderedPageBreak/>
        <w:t xml:space="preserve">Compared to </w:t>
      </w:r>
      <w:r w:rsidR="005E7B2C">
        <w:t>Vue</w:t>
      </w:r>
      <w:r w:rsidR="008047FF">
        <w:t xml:space="preserve">js </w:t>
      </w:r>
      <w:r w:rsidR="004A54B4">
        <w:t>Registration</w:t>
      </w:r>
      <w:r>
        <w:t>, login</w:t>
      </w:r>
      <w:r w:rsidR="004A54B4">
        <w:t xml:space="preserve"> process</w:t>
      </w:r>
      <w:r>
        <w:t xml:space="preserve"> </w:t>
      </w:r>
      <w:proofErr w:type="gramStart"/>
      <w:r>
        <w:t>administer</w:t>
      </w:r>
      <w:proofErr w:type="gramEnd"/>
      <w:r>
        <w:t xml:space="preserve"> accounts</w:t>
      </w:r>
      <w:bookmarkEnd w:id="10"/>
    </w:p>
    <w:p w14:paraId="3B6D6F85" w14:textId="088DE8B2" w:rsidR="005E7B2C" w:rsidRDefault="005E7B2C" w:rsidP="005E7B2C">
      <w:pPr>
        <w:pStyle w:val="Heading2"/>
      </w:pPr>
    </w:p>
    <w:p w14:paraId="75B22021" w14:textId="2603C40B" w:rsidR="002B0033" w:rsidRDefault="002B0033" w:rsidP="002B0033">
      <w:r>
        <w:t>However, compared to Angular Vue</w:t>
      </w:r>
      <w:r w:rsidR="008047FF">
        <w:t>js</w:t>
      </w:r>
      <w:r>
        <w:t xml:space="preserve">, has a similar approach fundamentally but has a few </w:t>
      </w:r>
      <w:r w:rsidR="000074A9">
        <w:t>interesting</w:t>
      </w:r>
      <w:r>
        <w:t xml:space="preserve"> </w:t>
      </w:r>
      <w:proofErr w:type="gramStart"/>
      <w:r>
        <w:t>way</w:t>
      </w:r>
      <w:proofErr w:type="gramEnd"/>
      <w:r>
        <w:t xml:space="preserve"> of passing the data. </w:t>
      </w:r>
    </w:p>
    <w:p w14:paraId="516D35B4" w14:textId="77777777" w:rsidR="008047FF" w:rsidRDefault="002E6EEF" w:rsidP="002B0033">
      <w:r>
        <w:t xml:space="preserve">Vue has a data function which returns values. In this function I created the user object, with the corresponding fields. </w:t>
      </w:r>
      <w:r w:rsidR="00B3330A">
        <w:t>In the form html, you use v-model=”</w:t>
      </w:r>
      <w:proofErr w:type="spellStart"/>
      <w:proofErr w:type="gramStart"/>
      <w:r w:rsidR="00B3330A">
        <w:t>user.Email</w:t>
      </w:r>
      <w:proofErr w:type="spellEnd"/>
      <w:proofErr w:type="gramEnd"/>
      <w:r w:rsidR="00B3330A">
        <w:t xml:space="preserve">” to pass data from form to the logic area. </w:t>
      </w:r>
    </w:p>
    <w:p w14:paraId="7B4E5F19" w14:textId="2C2E66F5" w:rsidR="00F00FF9" w:rsidRDefault="00F00FF9" w:rsidP="002B0033">
      <w:r>
        <w:rPr>
          <w:noProof/>
        </w:rPr>
        <w:drawing>
          <wp:inline distT="0" distB="0" distL="0" distR="0" wp14:anchorId="2619011C" wp14:editId="0C2992C8">
            <wp:extent cx="5731510" cy="435229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352290"/>
                    </a:xfrm>
                    <a:prstGeom prst="rect">
                      <a:avLst/>
                    </a:prstGeom>
                  </pic:spPr>
                </pic:pic>
              </a:graphicData>
            </a:graphic>
          </wp:inline>
        </w:drawing>
      </w:r>
    </w:p>
    <w:p w14:paraId="0B309C60" w14:textId="77777777" w:rsidR="00F00FF9" w:rsidRDefault="00F00FF9" w:rsidP="002B0033"/>
    <w:p w14:paraId="7024F61D" w14:textId="7D74FC0F" w:rsidR="002E6EEF" w:rsidRDefault="00B3330A" w:rsidP="002B0033">
      <w:r>
        <w:t xml:space="preserve">Next Vue uses axios </w:t>
      </w:r>
      <w:proofErr w:type="gramStart"/>
      <w:r>
        <w:t>as a way to</w:t>
      </w:r>
      <w:proofErr w:type="gramEnd"/>
      <w:r>
        <w:t xml:space="preserve"> pass the form data to the API. In the </w:t>
      </w:r>
      <w:proofErr w:type="spellStart"/>
      <w:r>
        <w:t>postData</w:t>
      </w:r>
      <w:proofErr w:type="spellEnd"/>
      <w:r>
        <w:t xml:space="preserve"> function you use </w:t>
      </w:r>
      <w:proofErr w:type="spellStart"/>
      <w:proofErr w:type="gramStart"/>
      <w:r>
        <w:t>axios.post</w:t>
      </w:r>
      <w:proofErr w:type="spellEnd"/>
      <w:r>
        <w:t>(</w:t>
      </w:r>
      <w:proofErr w:type="gramEnd"/>
      <w:r>
        <w:t xml:space="preserve">‘api URL’) passing </w:t>
      </w:r>
      <w:proofErr w:type="spellStart"/>
      <w:r>
        <w:t>this.user</w:t>
      </w:r>
      <w:proofErr w:type="spellEnd"/>
      <w:r>
        <w:t xml:space="preserve"> as the object/data.</w:t>
      </w:r>
      <w:r w:rsidR="000B2D55">
        <w:t xml:space="preserve"> Whereas Angular uses an extra step and injects the _auth service into the constructor. </w:t>
      </w:r>
    </w:p>
    <w:p w14:paraId="67A7030F" w14:textId="2789671F" w:rsidR="00F00FF9" w:rsidRDefault="00F00FF9" w:rsidP="002B0033">
      <w:r>
        <w:rPr>
          <w:noProof/>
        </w:rPr>
        <w:lastRenderedPageBreak/>
        <w:drawing>
          <wp:inline distT="0" distB="0" distL="0" distR="0" wp14:anchorId="15EAD73B" wp14:editId="6D4FC019">
            <wp:extent cx="3943350" cy="24860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43350" cy="2486025"/>
                    </a:xfrm>
                    <a:prstGeom prst="rect">
                      <a:avLst/>
                    </a:prstGeom>
                  </pic:spPr>
                </pic:pic>
              </a:graphicData>
            </a:graphic>
          </wp:inline>
        </w:drawing>
      </w:r>
    </w:p>
    <w:p w14:paraId="5D45DF03" w14:textId="64BC9D1C" w:rsidR="00F00FF9" w:rsidRDefault="00F00FF9" w:rsidP="002B0033">
      <w:r>
        <w:rPr>
          <w:noProof/>
        </w:rPr>
        <w:drawing>
          <wp:inline distT="0" distB="0" distL="0" distR="0" wp14:anchorId="32E41550" wp14:editId="7563E87E">
            <wp:extent cx="5731510" cy="26835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683510"/>
                    </a:xfrm>
                    <a:prstGeom prst="rect">
                      <a:avLst/>
                    </a:prstGeom>
                  </pic:spPr>
                </pic:pic>
              </a:graphicData>
            </a:graphic>
          </wp:inline>
        </w:drawing>
      </w:r>
    </w:p>
    <w:p w14:paraId="153325DC" w14:textId="3BE6D1DD" w:rsidR="009C7082" w:rsidRDefault="009C7082" w:rsidP="002B0033">
      <w:r>
        <w:t xml:space="preserve">This system uses axios instead of a service. However, I enjoy using Angular more, because Vue the style and architecture of Vue is confusing and messier and makes less logical sense in my opinion. </w:t>
      </w:r>
    </w:p>
    <w:p w14:paraId="73436FB6" w14:textId="258F5A82" w:rsidR="005E7B2C" w:rsidRDefault="00615626" w:rsidP="005E7B2C">
      <w:r>
        <w:t xml:space="preserve">The process is </w:t>
      </w:r>
      <w:r w:rsidR="003A4E97">
        <w:t>the same</w:t>
      </w:r>
      <w:r>
        <w:t xml:space="preserve"> for login, however, the information is being passed to the LOGIN api not the REGISTER api.</w:t>
      </w:r>
      <w:r w:rsidR="00874449">
        <w:t xml:space="preserve"> </w:t>
      </w:r>
      <w:r w:rsidR="00FD2BB1">
        <w:t>Except for</w:t>
      </w:r>
      <w:r w:rsidR="00874449">
        <w:t xml:space="preserve"> the </w:t>
      </w:r>
      <w:proofErr w:type="spellStart"/>
      <w:r w:rsidR="00874449">
        <w:t>isAdmin</w:t>
      </w:r>
      <w:proofErr w:type="spellEnd"/>
      <w:r w:rsidR="00874449">
        <w:t xml:space="preserve"> user field. </w:t>
      </w:r>
    </w:p>
    <w:p w14:paraId="078FFC21" w14:textId="39C83BBB" w:rsidR="007C700A" w:rsidRDefault="007C700A" w:rsidP="005E7B2C"/>
    <w:p w14:paraId="51A8422F" w14:textId="492E59B0" w:rsidR="007C700A" w:rsidRDefault="007C700A" w:rsidP="005E7B2C">
      <w:r>
        <w:rPr>
          <w:noProof/>
        </w:rPr>
        <w:drawing>
          <wp:inline distT="0" distB="0" distL="0" distR="0" wp14:anchorId="02563D4C" wp14:editId="552D62A6">
            <wp:extent cx="5731510" cy="1308100"/>
            <wp:effectExtent l="0" t="0" r="254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1308100"/>
                    </a:xfrm>
                    <a:prstGeom prst="rect">
                      <a:avLst/>
                    </a:prstGeom>
                  </pic:spPr>
                </pic:pic>
              </a:graphicData>
            </a:graphic>
          </wp:inline>
        </w:drawing>
      </w:r>
    </w:p>
    <w:p w14:paraId="1233978C" w14:textId="1594BA5E" w:rsidR="007C700A" w:rsidRDefault="007C700A" w:rsidP="005E7B2C">
      <w:r>
        <w:rPr>
          <w:noProof/>
        </w:rPr>
        <w:lastRenderedPageBreak/>
        <w:drawing>
          <wp:inline distT="0" distB="0" distL="0" distR="0" wp14:anchorId="05BE61D6" wp14:editId="415A0EDC">
            <wp:extent cx="5731510" cy="1505585"/>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505585"/>
                    </a:xfrm>
                    <a:prstGeom prst="rect">
                      <a:avLst/>
                    </a:prstGeom>
                  </pic:spPr>
                </pic:pic>
              </a:graphicData>
            </a:graphic>
          </wp:inline>
        </w:drawing>
      </w:r>
    </w:p>
    <w:p w14:paraId="11187F3C" w14:textId="73D5D9AA" w:rsidR="00092F82" w:rsidRDefault="00092F82" w:rsidP="005E7B2C"/>
    <w:p w14:paraId="780BDF13" w14:textId="77777777" w:rsidR="006617E5" w:rsidRDefault="006617E5" w:rsidP="006617E5">
      <w:pPr>
        <w:pStyle w:val="Heading2"/>
      </w:pPr>
      <w:bookmarkStart w:id="11" w:name="_Toc73394210"/>
      <w:r>
        <w:t>Users administrate their accounts.</w:t>
      </w:r>
      <w:bookmarkEnd w:id="11"/>
    </w:p>
    <w:p w14:paraId="2EEF95B7" w14:textId="77777777" w:rsidR="006617E5" w:rsidRDefault="006617E5" w:rsidP="006617E5">
      <w:pPr>
        <w:pStyle w:val="Heading2"/>
      </w:pPr>
    </w:p>
    <w:p w14:paraId="5E1FEF2B" w14:textId="77777777" w:rsidR="006617E5" w:rsidRDefault="006617E5" w:rsidP="006617E5">
      <w:r>
        <w:t>In Vuejs the way to store temporary user information is to use this method shown below.</w:t>
      </w:r>
    </w:p>
    <w:p w14:paraId="6B60129F" w14:textId="77777777" w:rsidR="006617E5" w:rsidRPr="006617E5" w:rsidRDefault="006617E5" w:rsidP="006617E5">
      <w:pPr>
        <w:shd w:val="clear" w:color="auto" w:fill="1E1E1E"/>
        <w:spacing w:after="0" w:line="285" w:lineRule="atLeast"/>
        <w:rPr>
          <w:rFonts w:ascii="Consolas" w:eastAsia="Times New Roman" w:hAnsi="Consolas" w:cs="Times New Roman"/>
          <w:color w:val="D4D4D4"/>
          <w:sz w:val="21"/>
          <w:szCs w:val="21"/>
          <w:lang w:eastAsia="en-NZ"/>
        </w:rPr>
      </w:pPr>
      <w:proofErr w:type="spellStart"/>
      <w:r w:rsidRPr="006617E5">
        <w:rPr>
          <w:rFonts w:ascii="Consolas" w:eastAsia="Times New Roman" w:hAnsi="Consolas" w:cs="Times New Roman"/>
          <w:color w:val="9CDCFE"/>
          <w:sz w:val="21"/>
          <w:szCs w:val="21"/>
          <w:lang w:eastAsia="en-NZ"/>
        </w:rPr>
        <w:t>localStorage</w:t>
      </w:r>
      <w:r w:rsidRPr="006617E5">
        <w:rPr>
          <w:rFonts w:ascii="Consolas" w:eastAsia="Times New Roman" w:hAnsi="Consolas" w:cs="Times New Roman"/>
          <w:color w:val="D4D4D4"/>
          <w:sz w:val="21"/>
          <w:szCs w:val="21"/>
          <w:lang w:eastAsia="en-NZ"/>
        </w:rPr>
        <w:t>.</w:t>
      </w:r>
      <w:r w:rsidRPr="006617E5">
        <w:rPr>
          <w:rFonts w:ascii="Consolas" w:eastAsia="Times New Roman" w:hAnsi="Consolas" w:cs="Times New Roman"/>
          <w:color w:val="DCDCAA"/>
          <w:sz w:val="21"/>
          <w:szCs w:val="21"/>
          <w:lang w:eastAsia="en-NZ"/>
        </w:rPr>
        <w:t>setItem</w:t>
      </w:r>
      <w:proofErr w:type="spellEnd"/>
      <w:r w:rsidRPr="006617E5">
        <w:rPr>
          <w:rFonts w:ascii="Consolas" w:eastAsia="Times New Roman" w:hAnsi="Consolas" w:cs="Times New Roman"/>
          <w:color w:val="D4D4D4"/>
          <w:sz w:val="21"/>
          <w:szCs w:val="21"/>
          <w:lang w:eastAsia="en-NZ"/>
        </w:rPr>
        <w:t>(</w:t>
      </w:r>
      <w:r w:rsidRPr="006617E5">
        <w:rPr>
          <w:rFonts w:ascii="Consolas" w:eastAsia="Times New Roman" w:hAnsi="Consolas" w:cs="Times New Roman"/>
          <w:color w:val="CE9178"/>
          <w:sz w:val="21"/>
          <w:szCs w:val="21"/>
          <w:lang w:eastAsia="en-NZ"/>
        </w:rPr>
        <w:t>'user'</w:t>
      </w:r>
      <w:r w:rsidRPr="006617E5">
        <w:rPr>
          <w:rFonts w:ascii="Consolas" w:eastAsia="Times New Roman" w:hAnsi="Consolas" w:cs="Times New Roman"/>
          <w:color w:val="D4D4D4"/>
          <w:sz w:val="21"/>
          <w:szCs w:val="21"/>
          <w:lang w:eastAsia="en-NZ"/>
        </w:rPr>
        <w:t>, </w:t>
      </w:r>
      <w:proofErr w:type="spellStart"/>
      <w:r w:rsidRPr="006617E5">
        <w:rPr>
          <w:rFonts w:ascii="Consolas" w:eastAsia="Times New Roman" w:hAnsi="Consolas" w:cs="Times New Roman"/>
          <w:color w:val="4EC9B0"/>
          <w:sz w:val="21"/>
          <w:szCs w:val="21"/>
          <w:lang w:eastAsia="en-NZ"/>
        </w:rPr>
        <w:t>JSON</w:t>
      </w:r>
      <w:r w:rsidRPr="006617E5">
        <w:rPr>
          <w:rFonts w:ascii="Consolas" w:eastAsia="Times New Roman" w:hAnsi="Consolas" w:cs="Times New Roman"/>
          <w:color w:val="D4D4D4"/>
          <w:sz w:val="21"/>
          <w:szCs w:val="21"/>
          <w:lang w:eastAsia="en-NZ"/>
        </w:rPr>
        <w:t>.</w:t>
      </w:r>
      <w:r w:rsidRPr="006617E5">
        <w:rPr>
          <w:rFonts w:ascii="Consolas" w:eastAsia="Times New Roman" w:hAnsi="Consolas" w:cs="Times New Roman"/>
          <w:color w:val="DCDCAA"/>
          <w:sz w:val="21"/>
          <w:szCs w:val="21"/>
          <w:lang w:eastAsia="en-NZ"/>
        </w:rPr>
        <w:t>stringify</w:t>
      </w:r>
      <w:proofErr w:type="spellEnd"/>
      <w:r w:rsidRPr="006617E5">
        <w:rPr>
          <w:rFonts w:ascii="Consolas" w:eastAsia="Times New Roman" w:hAnsi="Consolas" w:cs="Times New Roman"/>
          <w:color w:val="D4D4D4"/>
          <w:sz w:val="21"/>
          <w:szCs w:val="21"/>
          <w:lang w:eastAsia="en-NZ"/>
        </w:rPr>
        <w:t>(</w:t>
      </w:r>
      <w:r w:rsidRPr="006617E5">
        <w:rPr>
          <w:rFonts w:ascii="Consolas" w:eastAsia="Times New Roman" w:hAnsi="Consolas" w:cs="Times New Roman"/>
          <w:color w:val="9CDCFE"/>
          <w:sz w:val="21"/>
          <w:szCs w:val="21"/>
          <w:lang w:eastAsia="en-NZ"/>
        </w:rPr>
        <w:t>result</w:t>
      </w:r>
      <w:r w:rsidRPr="006617E5">
        <w:rPr>
          <w:rFonts w:ascii="Consolas" w:eastAsia="Times New Roman" w:hAnsi="Consolas" w:cs="Times New Roman"/>
          <w:color w:val="D4D4D4"/>
          <w:sz w:val="21"/>
          <w:szCs w:val="21"/>
          <w:lang w:eastAsia="en-NZ"/>
        </w:rPr>
        <w:t>)</w:t>
      </w:r>
      <w:proofErr w:type="gramStart"/>
      <w:r w:rsidRPr="006617E5">
        <w:rPr>
          <w:rFonts w:ascii="Consolas" w:eastAsia="Times New Roman" w:hAnsi="Consolas" w:cs="Times New Roman"/>
          <w:color w:val="D4D4D4"/>
          <w:sz w:val="21"/>
          <w:szCs w:val="21"/>
          <w:lang w:eastAsia="en-NZ"/>
        </w:rPr>
        <w:t>);</w:t>
      </w:r>
      <w:proofErr w:type="gramEnd"/>
    </w:p>
    <w:p w14:paraId="1893FECB" w14:textId="77777777" w:rsidR="006617E5" w:rsidRDefault="006617E5" w:rsidP="006617E5"/>
    <w:p w14:paraId="2BF067B4" w14:textId="3FA18559" w:rsidR="0036165F" w:rsidRDefault="00CD36E2" w:rsidP="006617E5">
      <w:r>
        <w:t xml:space="preserve">Angular uses </w:t>
      </w:r>
      <w:proofErr w:type="spellStart"/>
      <w:proofErr w:type="gramStart"/>
      <w:r>
        <w:t>window.sessionStorage</w:t>
      </w:r>
      <w:proofErr w:type="spellEnd"/>
      <w:proofErr w:type="gramEnd"/>
      <w:r>
        <w:t xml:space="preserve">, whereas Vuejs is simpler and does it by using </w:t>
      </w:r>
      <w:proofErr w:type="spellStart"/>
      <w:r>
        <w:t>localStorage</w:t>
      </w:r>
      <w:proofErr w:type="spellEnd"/>
      <w:r>
        <w:t xml:space="preserve">. Angular also requires a USER_KEY variable to be passed, but from the tutorials it seems that Vuejs </w:t>
      </w:r>
      <w:r w:rsidR="002A7FA0">
        <w:t>does not</w:t>
      </w:r>
      <w:r>
        <w:t xml:space="preserve"> need this. </w:t>
      </w:r>
      <w:r w:rsidR="00E11E8B">
        <w:t xml:space="preserve">Both frameworks </w:t>
      </w:r>
      <w:r w:rsidR="002A7FA0">
        <w:t>stringy</w:t>
      </w:r>
      <w:r w:rsidR="00E11E8B">
        <w:t xml:space="preserve"> the </w:t>
      </w:r>
      <w:r w:rsidR="00CC5D1D">
        <w:t>JSON</w:t>
      </w:r>
      <w:r w:rsidR="00E11E8B">
        <w:t xml:space="preserve"> result back</w:t>
      </w:r>
      <w:r w:rsidR="0036165F">
        <w:t xml:space="preserve"> </w:t>
      </w:r>
      <w:r w:rsidR="0036165F">
        <w:fldChar w:fldCharType="begin"/>
      </w:r>
      <w:r w:rsidR="0036165F">
        <w:instrText xml:space="preserve"> ADDIN ZOTERO_ITEM CSL_CITATION {"citationID":"qivXawoB","properties":{"formattedCitation":"({\\i{}Vue.Js JWT Authentication with Vuex and Vue Router - BezKoder}, n.d.)","plainCitation":"(Vue.Js JWT Authentication with Vuex and Vue Router - BezKoder, n.d.)","noteIndex":0},"citationItems":[{"id":25,"uris":["http://zotero.org/users/local/RfbU49rY/items/6FVXW6V4"],"uri":["http://zotero.org/users/local/RfbU49rY/items/6FVXW6V4"],"itemData":{"id":25,"type":"webpage","title":"Vue.js JWT Authentication with Vuex and Vue Router - BezKoder","URL":"https://bezkoder.com/jwt-vue-vuex-authentication/","accessed":{"date-parts":[["2021",5,31]]}}}],"schema":"https://github.com/citation-style-language/schema/raw/master/csl-citation.json"} </w:instrText>
      </w:r>
      <w:r w:rsidR="0036165F">
        <w:fldChar w:fldCharType="separate"/>
      </w:r>
      <w:r w:rsidR="0036165F" w:rsidRPr="0036165F">
        <w:rPr>
          <w:rFonts w:ascii="Calibri" w:hAnsi="Calibri" w:cs="Calibri"/>
          <w:szCs w:val="24"/>
        </w:rPr>
        <w:t>(</w:t>
      </w:r>
      <w:proofErr w:type="spellStart"/>
      <w:r w:rsidR="0036165F" w:rsidRPr="0036165F">
        <w:rPr>
          <w:rFonts w:ascii="Calibri" w:hAnsi="Calibri" w:cs="Calibri"/>
          <w:i/>
          <w:iCs/>
          <w:szCs w:val="24"/>
        </w:rPr>
        <w:t>Vue.Js</w:t>
      </w:r>
      <w:proofErr w:type="spellEnd"/>
      <w:r w:rsidR="0036165F" w:rsidRPr="0036165F">
        <w:rPr>
          <w:rFonts w:ascii="Calibri" w:hAnsi="Calibri" w:cs="Calibri"/>
          <w:i/>
          <w:iCs/>
          <w:szCs w:val="24"/>
        </w:rPr>
        <w:t xml:space="preserve"> JWT Authentication with </w:t>
      </w:r>
      <w:proofErr w:type="spellStart"/>
      <w:r w:rsidR="0036165F" w:rsidRPr="0036165F">
        <w:rPr>
          <w:rFonts w:ascii="Calibri" w:hAnsi="Calibri" w:cs="Calibri"/>
          <w:i/>
          <w:iCs/>
          <w:szCs w:val="24"/>
        </w:rPr>
        <w:t>Vuex</w:t>
      </w:r>
      <w:proofErr w:type="spellEnd"/>
      <w:r w:rsidR="0036165F" w:rsidRPr="0036165F">
        <w:rPr>
          <w:rFonts w:ascii="Calibri" w:hAnsi="Calibri" w:cs="Calibri"/>
          <w:i/>
          <w:iCs/>
          <w:szCs w:val="24"/>
        </w:rPr>
        <w:t xml:space="preserve"> and Vue Router - </w:t>
      </w:r>
      <w:proofErr w:type="spellStart"/>
      <w:r w:rsidR="0036165F" w:rsidRPr="0036165F">
        <w:rPr>
          <w:rFonts w:ascii="Calibri" w:hAnsi="Calibri" w:cs="Calibri"/>
          <w:i/>
          <w:iCs/>
          <w:szCs w:val="24"/>
        </w:rPr>
        <w:t>BezKoder</w:t>
      </w:r>
      <w:proofErr w:type="spellEnd"/>
      <w:r w:rsidR="0036165F" w:rsidRPr="0036165F">
        <w:rPr>
          <w:rFonts w:ascii="Calibri" w:hAnsi="Calibri" w:cs="Calibri"/>
          <w:szCs w:val="24"/>
        </w:rPr>
        <w:t>, n.d.)</w:t>
      </w:r>
      <w:r w:rsidR="0036165F">
        <w:fldChar w:fldCharType="end"/>
      </w:r>
      <w:r w:rsidR="00E11E8B">
        <w:t xml:space="preserve">. </w:t>
      </w:r>
    </w:p>
    <w:p w14:paraId="32858C90" w14:textId="5E335EB2" w:rsidR="00397431" w:rsidRDefault="004A2270" w:rsidP="006617E5">
      <w:r>
        <w:t>Being able to set item means that the framework is also able to get the item using this line of code.</w:t>
      </w:r>
    </w:p>
    <w:p w14:paraId="73C4B1AC" w14:textId="3CF36AFB" w:rsidR="004A2270" w:rsidRDefault="004A2270" w:rsidP="006617E5">
      <w:r>
        <w:rPr>
          <w:noProof/>
        </w:rPr>
        <w:drawing>
          <wp:inline distT="0" distB="0" distL="0" distR="0" wp14:anchorId="523FD539" wp14:editId="75E3BDC0">
            <wp:extent cx="4010025" cy="9048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10025" cy="904875"/>
                    </a:xfrm>
                    <a:prstGeom prst="rect">
                      <a:avLst/>
                    </a:prstGeom>
                  </pic:spPr>
                </pic:pic>
              </a:graphicData>
            </a:graphic>
          </wp:inline>
        </w:drawing>
      </w:r>
    </w:p>
    <w:p w14:paraId="615BFF51" w14:textId="48598704" w:rsidR="004A2270" w:rsidRDefault="004A2270" w:rsidP="006617E5">
      <w:r>
        <w:t xml:space="preserve">This allows for variables from other components to be set based on the information stored from the login API </w:t>
      </w:r>
      <w:proofErr w:type="spellStart"/>
      <w:r>
        <w:t>callback</w:t>
      </w:r>
      <w:proofErr w:type="spellEnd"/>
      <w:r>
        <w:t xml:space="preserve">. </w:t>
      </w:r>
    </w:p>
    <w:p w14:paraId="2D9D7A2C" w14:textId="570F020D" w:rsidR="004A2270" w:rsidRDefault="004A2270" w:rsidP="006617E5">
      <w:r>
        <w:t xml:space="preserve">This is </w:t>
      </w:r>
      <w:proofErr w:type="gramStart"/>
      <w:r>
        <w:t>similar to</w:t>
      </w:r>
      <w:proofErr w:type="gramEnd"/>
      <w:r>
        <w:t xml:space="preserve"> the Angular app, however, the Angular sets the </w:t>
      </w:r>
      <w:proofErr w:type="spellStart"/>
      <w:r>
        <w:t>getitem</w:t>
      </w:r>
      <w:proofErr w:type="spellEnd"/>
      <w:r>
        <w:t xml:space="preserve"> in the service, whereas here in Vuejs I directly called the method. The look and feel of both frameworks for this specific functionality is </w:t>
      </w:r>
      <w:proofErr w:type="gramStart"/>
      <w:r>
        <w:t>fairly similar</w:t>
      </w:r>
      <w:proofErr w:type="gramEnd"/>
      <w:r>
        <w:t xml:space="preserve">. </w:t>
      </w:r>
    </w:p>
    <w:p w14:paraId="602B7350" w14:textId="7DF39C53" w:rsidR="000074A9" w:rsidRDefault="000074A9" w:rsidP="006617E5"/>
    <w:p w14:paraId="05C11B4F" w14:textId="77777777" w:rsidR="000074A9" w:rsidRDefault="000074A9" w:rsidP="006617E5"/>
    <w:p w14:paraId="5A49BFC4" w14:textId="7A125268" w:rsidR="006617E5" w:rsidRDefault="006617E5" w:rsidP="006617E5">
      <w:r>
        <w:br w:type="page"/>
      </w:r>
    </w:p>
    <w:p w14:paraId="7E48D850" w14:textId="77777777" w:rsidR="00424521" w:rsidRDefault="00424521">
      <w:pPr>
        <w:rPr>
          <w:rFonts w:asciiTheme="majorHAnsi" w:eastAsiaTheme="majorEastAsia" w:hAnsiTheme="majorHAnsi" w:cstheme="majorBidi"/>
          <w:color w:val="2F5496" w:themeColor="accent1" w:themeShade="BF"/>
          <w:sz w:val="32"/>
          <w:szCs w:val="32"/>
        </w:rPr>
      </w:pPr>
    </w:p>
    <w:p w14:paraId="0E3742C7" w14:textId="0E2BF4D0" w:rsidR="005E7B2C" w:rsidRDefault="00644059" w:rsidP="005E7B2C">
      <w:pPr>
        <w:pStyle w:val="Heading1"/>
      </w:pPr>
      <w:bookmarkStart w:id="12" w:name="_Toc73394211"/>
      <w:r>
        <w:t xml:space="preserve">Admin/Members </w:t>
      </w:r>
      <w:r w:rsidR="005E7B2C">
        <w:t>Register items to website</w:t>
      </w:r>
      <w:r w:rsidR="006E0C47">
        <w:t xml:space="preserve"> and beneficiaries use system to acquire </w:t>
      </w:r>
      <w:r w:rsidR="00381F44">
        <w:t>tokens.</w:t>
      </w:r>
      <w:bookmarkEnd w:id="12"/>
    </w:p>
    <w:p w14:paraId="4750D47A" w14:textId="36A18CEC" w:rsidR="005E7B2C" w:rsidRDefault="005E7B2C" w:rsidP="00CB1B3C"/>
    <w:p w14:paraId="6EA81957" w14:textId="6758DECC" w:rsidR="008F2ABA" w:rsidRDefault="008F2ABA" w:rsidP="008F2ABA">
      <w:pPr>
        <w:pStyle w:val="Heading2"/>
      </w:pPr>
      <w:bookmarkStart w:id="13" w:name="_Toc73394212"/>
      <w:r>
        <w:t>Angular</w:t>
      </w:r>
      <w:bookmarkEnd w:id="13"/>
      <w:r>
        <w:t xml:space="preserve"> </w:t>
      </w:r>
    </w:p>
    <w:p w14:paraId="57681DB6" w14:textId="5048B4A5" w:rsidR="008F2ABA" w:rsidRDefault="008F2ABA" w:rsidP="008F2ABA"/>
    <w:p w14:paraId="35982669" w14:textId="417AE9C2" w:rsidR="00C3002F" w:rsidRDefault="008F2ABA" w:rsidP="008F2ABA">
      <w:r>
        <w:t>When registering items to the web</w:t>
      </w:r>
      <w:r w:rsidR="00644059">
        <w:t>site and API it is very similar to the process of registration. In Angular there are input fields made into the component.</w:t>
      </w:r>
    </w:p>
    <w:p w14:paraId="5D87F20A" w14:textId="2C570AFA" w:rsidR="00DA7A58" w:rsidRDefault="00DA7A58" w:rsidP="008F2ABA"/>
    <w:p w14:paraId="0FD90A79" w14:textId="18462928" w:rsidR="00751BEF" w:rsidRDefault="00751BEF" w:rsidP="008F2ABA">
      <w:r>
        <w:rPr>
          <w:noProof/>
        </w:rPr>
        <w:drawing>
          <wp:inline distT="0" distB="0" distL="0" distR="0" wp14:anchorId="67D3597C" wp14:editId="67AC96DE">
            <wp:extent cx="5731510" cy="288353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883535"/>
                    </a:xfrm>
                    <a:prstGeom prst="rect">
                      <a:avLst/>
                    </a:prstGeom>
                  </pic:spPr>
                </pic:pic>
              </a:graphicData>
            </a:graphic>
          </wp:inline>
        </w:drawing>
      </w:r>
    </w:p>
    <w:p w14:paraId="2DBFA62E" w14:textId="77777777" w:rsidR="00FD1FC3" w:rsidRDefault="00FD1FC3" w:rsidP="008F2ABA"/>
    <w:p w14:paraId="1046FC81" w14:textId="2C77B6E8" w:rsidR="008F2ABA" w:rsidRDefault="00644059" w:rsidP="008F2ABA">
      <w:r>
        <w:t xml:space="preserve"> Next the values assigned to the form are submitted and taken to a create Item service. The service then passes the information to the create Item API. </w:t>
      </w:r>
    </w:p>
    <w:p w14:paraId="1DD89BA2" w14:textId="7353D97B" w:rsidR="00381F44" w:rsidRDefault="00E21803" w:rsidP="008F2ABA">
      <w:r>
        <w:rPr>
          <w:noProof/>
        </w:rPr>
        <w:lastRenderedPageBreak/>
        <w:drawing>
          <wp:inline distT="0" distB="0" distL="0" distR="0" wp14:anchorId="40EABDC7" wp14:editId="1B816AF4">
            <wp:extent cx="3156514" cy="3307080"/>
            <wp:effectExtent l="0" t="0" r="635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59921" cy="3310649"/>
                    </a:xfrm>
                    <a:prstGeom prst="rect">
                      <a:avLst/>
                    </a:prstGeom>
                  </pic:spPr>
                </pic:pic>
              </a:graphicData>
            </a:graphic>
          </wp:inline>
        </w:drawing>
      </w:r>
    </w:p>
    <w:p w14:paraId="09A793A3" w14:textId="77777777" w:rsidR="00E21803" w:rsidRDefault="00E21803" w:rsidP="008F2ABA"/>
    <w:p w14:paraId="75CB4EAA" w14:textId="53E92A6B" w:rsidR="00381F44" w:rsidRDefault="00C00E67" w:rsidP="00381F44">
      <w:pPr>
        <w:pStyle w:val="Heading2"/>
      </w:pPr>
      <w:bookmarkStart w:id="14" w:name="_Toc73394213"/>
      <w:r>
        <w:t>Use system to a</w:t>
      </w:r>
      <w:r w:rsidR="00381F44">
        <w:t>cquir</w:t>
      </w:r>
      <w:r>
        <w:t>e</w:t>
      </w:r>
      <w:r w:rsidR="00381F44">
        <w:t xml:space="preserve"> </w:t>
      </w:r>
      <w:r>
        <w:t>tokens.</w:t>
      </w:r>
      <w:bookmarkEnd w:id="14"/>
    </w:p>
    <w:p w14:paraId="2A42286A" w14:textId="124542E7" w:rsidR="00381F44" w:rsidRDefault="00381F44" w:rsidP="00381F44"/>
    <w:p w14:paraId="54E30622" w14:textId="77777777" w:rsidR="004660D2" w:rsidRDefault="00C00E67" w:rsidP="00381F44">
      <w:r>
        <w:t xml:space="preserve">In how I perceived the assessment. When a beneficiary registers to the website they will gain one token. The beneficiaries can then use this token in transaction further into the future to redeem an item. However, while redeeming an item the beneficiary must also have access to the promotional code. </w:t>
      </w:r>
      <w:r w:rsidR="0079203D">
        <w:t xml:space="preserve">The promotional code is an extra step/security reason for items to be claimed. </w:t>
      </w:r>
    </w:p>
    <w:p w14:paraId="06244301" w14:textId="5ECD3EB1" w:rsidR="00C00E67" w:rsidRDefault="004660D2" w:rsidP="00381F44">
      <w:r>
        <w:t>In the Angular project when the user registers the</w:t>
      </w:r>
      <w:r w:rsidR="00EE1859">
        <w:t xml:space="preserve"> user model will automatically fill in the token field with 1 token value. This is shown in the </w:t>
      </w:r>
      <w:r w:rsidR="008F267E">
        <w:t xml:space="preserve">user model in the server (backend). </w:t>
      </w:r>
    </w:p>
    <w:p w14:paraId="02EAE53F" w14:textId="257F8868" w:rsidR="000D274E" w:rsidRDefault="000D274E" w:rsidP="00381F44">
      <w:r>
        <w:rPr>
          <w:noProof/>
        </w:rPr>
        <w:drawing>
          <wp:inline distT="0" distB="0" distL="0" distR="0" wp14:anchorId="28A0B6F4" wp14:editId="06A8BB4E">
            <wp:extent cx="3467100" cy="2168762"/>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71171" cy="2171308"/>
                    </a:xfrm>
                    <a:prstGeom prst="rect">
                      <a:avLst/>
                    </a:prstGeom>
                  </pic:spPr>
                </pic:pic>
              </a:graphicData>
            </a:graphic>
          </wp:inline>
        </w:drawing>
      </w:r>
    </w:p>
    <w:p w14:paraId="7475ABC2" w14:textId="12264720" w:rsidR="00C00E67" w:rsidRDefault="00C00E67" w:rsidP="00381F44"/>
    <w:p w14:paraId="61835B68" w14:textId="33AF6C05" w:rsidR="002F546A" w:rsidRPr="00381F44" w:rsidRDefault="00DF69FB" w:rsidP="00381F44">
      <w:r>
        <w:t xml:space="preserve">The client side of Angular </w:t>
      </w:r>
      <w:r w:rsidR="00282BC4">
        <w:t>then only passes the information of email and password, since the default value for token is set.</w:t>
      </w:r>
    </w:p>
    <w:p w14:paraId="1FA2DFFC" w14:textId="467786AF" w:rsidR="00C362DE" w:rsidRDefault="00C362DE" w:rsidP="008F2ABA"/>
    <w:p w14:paraId="7276D3FE" w14:textId="08008C93" w:rsidR="00C362DE" w:rsidRDefault="00F460E4" w:rsidP="00C362DE">
      <w:pPr>
        <w:pStyle w:val="Heading2"/>
      </w:pPr>
      <w:bookmarkStart w:id="15" w:name="_Toc73394214"/>
      <w:r>
        <w:lastRenderedPageBreak/>
        <w:t xml:space="preserve">Compared to </w:t>
      </w:r>
      <w:r w:rsidR="00C362DE">
        <w:t>Vuejs</w:t>
      </w:r>
      <w:r>
        <w:t xml:space="preserve"> </w:t>
      </w:r>
      <w:r w:rsidR="002317A6">
        <w:t>registering and requiring tokens</w:t>
      </w:r>
      <w:bookmarkEnd w:id="15"/>
    </w:p>
    <w:p w14:paraId="6AFA4CC0" w14:textId="1F5F5CB6" w:rsidR="00C362DE" w:rsidRDefault="00C362DE" w:rsidP="00C362DE"/>
    <w:p w14:paraId="28746871" w14:textId="5C7C9E6D" w:rsidR="00C362DE" w:rsidRDefault="00C14404" w:rsidP="00C362DE">
      <w:r>
        <w:t>Similarly,</w:t>
      </w:r>
      <w:r w:rsidR="00C362DE">
        <w:t xml:space="preserve"> to the </w:t>
      </w:r>
      <w:r>
        <w:t xml:space="preserve">registration process on Vue the forms collect the values are passed through a user object containing the correct fields. Next </w:t>
      </w:r>
      <w:r w:rsidR="003E4280">
        <w:t>in the methods section of the Vue component</w:t>
      </w:r>
      <w:r w:rsidR="00315671">
        <w:t xml:space="preserve">, axios is used to post the data to the API. Using this line of code. </w:t>
      </w:r>
    </w:p>
    <w:p w14:paraId="083B8EED" w14:textId="77777777" w:rsidR="00315671" w:rsidRPr="00315671" w:rsidRDefault="00315671" w:rsidP="00315671">
      <w:pPr>
        <w:shd w:val="clear" w:color="auto" w:fill="1E1E1E"/>
        <w:spacing w:after="0" w:line="285" w:lineRule="atLeast"/>
        <w:rPr>
          <w:rFonts w:ascii="Consolas" w:eastAsia="Times New Roman" w:hAnsi="Consolas" w:cs="Times New Roman"/>
          <w:color w:val="D4D4D4"/>
          <w:sz w:val="21"/>
          <w:szCs w:val="21"/>
          <w:lang w:eastAsia="en-NZ"/>
        </w:rPr>
      </w:pPr>
      <w:r w:rsidRPr="00315671">
        <w:rPr>
          <w:rFonts w:ascii="Consolas" w:eastAsia="Times New Roman" w:hAnsi="Consolas" w:cs="Times New Roman"/>
          <w:color w:val="D4D4D4"/>
          <w:sz w:val="21"/>
          <w:szCs w:val="21"/>
          <w:lang w:eastAsia="en-NZ"/>
        </w:rPr>
        <w:t> </w:t>
      </w:r>
      <w:proofErr w:type="spellStart"/>
      <w:r w:rsidRPr="00315671">
        <w:rPr>
          <w:rFonts w:ascii="Consolas" w:eastAsia="Times New Roman" w:hAnsi="Consolas" w:cs="Times New Roman"/>
          <w:color w:val="DCDCAA"/>
          <w:sz w:val="21"/>
          <w:szCs w:val="21"/>
          <w:lang w:eastAsia="en-NZ"/>
        </w:rPr>
        <w:t>postData</w:t>
      </w:r>
      <w:proofErr w:type="spellEnd"/>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9CDCFE"/>
          <w:sz w:val="21"/>
          <w:szCs w:val="21"/>
          <w:lang w:eastAsia="en-NZ"/>
        </w:rPr>
        <w:t>e</w:t>
      </w:r>
      <w:r w:rsidRPr="00315671">
        <w:rPr>
          <w:rFonts w:ascii="Consolas" w:eastAsia="Times New Roman" w:hAnsi="Consolas" w:cs="Times New Roman"/>
          <w:color w:val="D4D4D4"/>
          <w:sz w:val="21"/>
          <w:szCs w:val="21"/>
          <w:lang w:eastAsia="en-NZ"/>
        </w:rPr>
        <w:t>) {</w:t>
      </w:r>
    </w:p>
    <w:p w14:paraId="6FE6C148" w14:textId="77777777" w:rsidR="00315671" w:rsidRPr="00315671" w:rsidRDefault="00315671" w:rsidP="00315671">
      <w:pPr>
        <w:shd w:val="clear" w:color="auto" w:fill="1E1E1E"/>
        <w:spacing w:after="0" w:line="285" w:lineRule="atLeast"/>
        <w:rPr>
          <w:rFonts w:ascii="Consolas" w:eastAsia="Times New Roman" w:hAnsi="Consolas" w:cs="Times New Roman"/>
          <w:color w:val="D4D4D4"/>
          <w:sz w:val="21"/>
          <w:szCs w:val="21"/>
          <w:lang w:eastAsia="en-NZ"/>
        </w:rPr>
      </w:pPr>
      <w:r w:rsidRPr="00315671">
        <w:rPr>
          <w:rFonts w:ascii="Consolas" w:eastAsia="Times New Roman" w:hAnsi="Consolas" w:cs="Times New Roman"/>
          <w:color w:val="D4D4D4"/>
          <w:sz w:val="21"/>
          <w:szCs w:val="21"/>
          <w:lang w:eastAsia="en-NZ"/>
        </w:rPr>
        <w:t>      </w:t>
      </w:r>
      <w:proofErr w:type="gramStart"/>
      <w:r w:rsidRPr="00315671">
        <w:rPr>
          <w:rFonts w:ascii="Consolas" w:eastAsia="Times New Roman" w:hAnsi="Consolas" w:cs="Times New Roman"/>
          <w:color w:val="569CD6"/>
          <w:sz w:val="21"/>
          <w:szCs w:val="21"/>
          <w:lang w:eastAsia="en-NZ"/>
        </w:rPr>
        <w:t>this</w:t>
      </w:r>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9CDCFE"/>
          <w:sz w:val="21"/>
          <w:szCs w:val="21"/>
          <w:lang w:eastAsia="en-NZ"/>
        </w:rPr>
        <w:t>axios</w:t>
      </w:r>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DCDCAA"/>
          <w:sz w:val="21"/>
          <w:szCs w:val="21"/>
          <w:lang w:eastAsia="en-NZ"/>
        </w:rPr>
        <w:t>post</w:t>
      </w:r>
      <w:r w:rsidRPr="00315671">
        <w:rPr>
          <w:rFonts w:ascii="Consolas" w:eastAsia="Times New Roman" w:hAnsi="Consolas" w:cs="Times New Roman"/>
          <w:color w:val="D4D4D4"/>
          <w:sz w:val="21"/>
          <w:szCs w:val="21"/>
          <w:lang w:eastAsia="en-NZ"/>
        </w:rPr>
        <w:t>(</w:t>
      </w:r>
      <w:proofErr w:type="gramEnd"/>
      <w:r w:rsidRPr="00315671">
        <w:rPr>
          <w:rFonts w:ascii="Consolas" w:eastAsia="Times New Roman" w:hAnsi="Consolas" w:cs="Times New Roman"/>
          <w:color w:val="CE9178"/>
          <w:sz w:val="21"/>
          <w:szCs w:val="21"/>
          <w:lang w:eastAsia="en-NZ"/>
        </w:rPr>
        <w:t>"http://localhost:3000/api/register"</w:t>
      </w:r>
      <w:r w:rsidRPr="00315671">
        <w:rPr>
          <w:rFonts w:ascii="Consolas" w:eastAsia="Times New Roman" w:hAnsi="Consolas" w:cs="Times New Roman"/>
          <w:color w:val="D4D4D4"/>
          <w:sz w:val="21"/>
          <w:szCs w:val="21"/>
          <w:lang w:eastAsia="en-NZ"/>
        </w:rPr>
        <w:t>, </w:t>
      </w:r>
      <w:r w:rsidRPr="00315671">
        <w:rPr>
          <w:rFonts w:ascii="Consolas" w:eastAsia="Times New Roman" w:hAnsi="Consolas" w:cs="Times New Roman"/>
          <w:color w:val="569CD6"/>
          <w:sz w:val="21"/>
          <w:szCs w:val="21"/>
          <w:lang w:eastAsia="en-NZ"/>
        </w:rPr>
        <w:t>this</w:t>
      </w:r>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9CDCFE"/>
          <w:sz w:val="21"/>
          <w:szCs w:val="21"/>
          <w:lang w:eastAsia="en-NZ"/>
        </w:rPr>
        <w:t>user</w:t>
      </w:r>
      <w:r w:rsidRPr="00315671">
        <w:rPr>
          <w:rFonts w:ascii="Consolas" w:eastAsia="Times New Roman" w:hAnsi="Consolas" w:cs="Times New Roman"/>
          <w:color w:val="D4D4D4"/>
          <w:sz w:val="21"/>
          <w:szCs w:val="21"/>
          <w:lang w:eastAsia="en-NZ"/>
        </w:rPr>
        <w:t>)</w:t>
      </w:r>
    </w:p>
    <w:p w14:paraId="0291E74A" w14:textId="77777777" w:rsidR="00315671" w:rsidRPr="00315671" w:rsidRDefault="00315671" w:rsidP="00315671">
      <w:pPr>
        <w:shd w:val="clear" w:color="auto" w:fill="1E1E1E"/>
        <w:spacing w:after="0" w:line="285" w:lineRule="atLeast"/>
        <w:rPr>
          <w:rFonts w:ascii="Consolas" w:eastAsia="Times New Roman" w:hAnsi="Consolas" w:cs="Times New Roman"/>
          <w:color w:val="D4D4D4"/>
          <w:sz w:val="21"/>
          <w:szCs w:val="21"/>
          <w:lang w:eastAsia="en-NZ"/>
        </w:rPr>
      </w:pPr>
      <w:r w:rsidRPr="00315671">
        <w:rPr>
          <w:rFonts w:ascii="Consolas" w:eastAsia="Times New Roman" w:hAnsi="Consolas" w:cs="Times New Roman"/>
          <w:color w:val="D4D4D4"/>
          <w:sz w:val="21"/>
          <w:szCs w:val="21"/>
          <w:lang w:eastAsia="en-NZ"/>
        </w:rPr>
        <w:t>      </w:t>
      </w:r>
      <w:proofErr w:type="gramStart"/>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DCDCAA"/>
          <w:sz w:val="21"/>
          <w:szCs w:val="21"/>
          <w:lang w:eastAsia="en-NZ"/>
        </w:rPr>
        <w:t>then</w:t>
      </w:r>
      <w:proofErr w:type="gramEnd"/>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9CDCFE"/>
          <w:sz w:val="21"/>
          <w:szCs w:val="21"/>
          <w:lang w:eastAsia="en-NZ"/>
        </w:rPr>
        <w:t>result</w:t>
      </w:r>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569CD6"/>
          <w:sz w:val="21"/>
          <w:szCs w:val="21"/>
          <w:lang w:eastAsia="en-NZ"/>
        </w:rPr>
        <w:t>=&gt;</w:t>
      </w:r>
      <w:r w:rsidRPr="00315671">
        <w:rPr>
          <w:rFonts w:ascii="Consolas" w:eastAsia="Times New Roman" w:hAnsi="Consolas" w:cs="Times New Roman"/>
          <w:color w:val="D4D4D4"/>
          <w:sz w:val="21"/>
          <w:szCs w:val="21"/>
          <w:lang w:eastAsia="en-NZ"/>
        </w:rPr>
        <w:t>{</w:t>
      </w:r>
    </w:p>
    <w:p w14:paraId="3262A660" w14:textId="77777777" w:rsidR="00315671" w:rsidRPr="00315671" w:rsidRDefault="00315671" w:rsidP="00315671">
      <w:pPr>
        <w:shd w:val="clear" w:color="auto" w:fill="1E1E1E"/>
        <w:spacing w:after="0" w:line="285" w:lineRule="atLeast"/>
        <w:rPr>
          <w:rFonts w:ascii="Consolas" w:eastAsia="Times New Roman" w:hAnsi="Consolas" w:cs="Times New Roman"/>
          <w:color w:val="D4D4D4"/>
          <w:sz w:val="21"/>
          <w:szCs w:val="21"/>
          <w:lang w:eastAsia="en-NZ"/>
        </w:rPr>
      </w:pPr>
      <w:r w:rsidRPr="00315671">
        <w:rPr>
          <w:rFonts w:ascii="Consolas" w:eastAsia="Times New Roman" w:hAnsi="Consolas" w:cs="Times New Roman"/>
          <w:color w:val="D4D4D4"/>
          <w:sz w:val="21"/>
          <w:szCs w:val="21"/>
          <w:lang w:eastAsia="en-NZ"/>
        </w:rPr>
        <w:t>        </w:t>
      </w:r>
      <w:proofErr w:type="spellStart"/>
      <w:proofErr w:type="gramStart"/>
      <w:r w:rsidRPr="00315671">
        <w:rPr>
          <w:rFonts w:ascii="Consolas" w:eastAsia="Times New Roman" w:hAnsi="Consolas" w:cs="Times New Roman"/>
          <w:color w:val="9CDCFE"/>
          <w:sz w:val="21"/>
          <w:szCs w:val="21"/>
          <w:lang w:eastAsia="en-NZ"/>
        </w:rPr>
        <w:t>console</w:t>
      </w:r>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DCDCAA"/>
          <w:sz w:val="21"/>
          <w:szCs w:val="21"/>
          <w:lang w:eastAsia="en-NZ"/>
        </w:rPr>
        <w:t>warn</w:t>
      </w:r>
      <w:proofErr w:type="spellEnd"/>
      <w:proofErr w:type="gramEnd"/>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9CDCFE"/>
          <w:sz w:val="21"/>
          <w:szCs w:val="21"/>
          <w:lang w:eastAsia="en-NZ"/>
        </w:rPr>
        <w:t>result</w:t>
      </w:r>
      <w:r w:rsidRPr="00315671">
        <w:rPr>
          <w:rFonts w:ascii="Consolas" w:eastAsia="Times New Roman" w:hAnsi="Consolas" w:cs="Times New Roman"/>
          <w:color w:val="D4D4D4"/>
          <w:sz w:val="21"/>
          <w:szCs w:val="21"/>
          <w:lang w:eastAsia="en-NZ"/>
        </w:rPr>
        <w:t>);</w:t>
      </w:r>
    </w:p>
    <w:p w14:paraId="0D9575F7" w14:textId="77777777" w:rsidR="00315671" w:rsidRPr="00315671" w:rsidRDefault="00315671" w:rsidP="00315671">
      <w:pPr>
        <w:shd w:val="clear" w:color="auto" w:fill="1E1E1E"/>
        <w:spacing w:after="0" w:line="285" w:lineRule="atLeast"/>
        <w:rPr>
          <w:rFonts w:ascii="Consolas" w:eastAsia="Times New Roman" w:hAnsi="Consolas" w:cs="Times New Roman"/>
          <w:color w:val="D4D4D4"/>
          <w:sz w:val="21"/>
          <w:szCs w:val="21"/>
          <w:lang w:eastAsia="en-NZ"/>
        </w:rPr>
      </w:pPr>
      <w:r w:rsidRPr="00315671">
        <w:rPr>
          <w:rFonts w:ascii="Consolas" w:eastAsia="Times New Roman" w:hAnsi="Consolas" w:cs="Times New Roman"/>
          <w:color w:val="D4D4D4"/>
          <w:sz w:val="21"/>
          <w:szCs w:val="21"/>
          <w:lang w:eastAsia="en-NZ"/>
        </w:rPr>
        <w:t>      })</w:t>
      </w:r>
    </w:p>
    <w:p w14:paraId="39DB3AFB" w14:textId="77777777" w:rsidR="00315671" w:rsidRPr="00315671" w:rsidRDefault="00315671" w:rsidP="00315671">
      <w:pPr>
        <w:shd w:val="clear" w:color="auto" w:fill="1E1E1E"/>
        <w:spacing w:after="0" w:line="285" w:lineRule="atLeast"/>
        <w:rPr>
          <w:rFonts w:ascii="Consolas" w:eastAsia="Times New Roman" w:hAnsi="Consolas" w:cs="Times New Roman"/>
          <w:color w:val="D4D4D4"/>
          <w:sz w:val="21"/>
          <w:szCs w:val="21"/>
          <w:lang w:eastAsia="en-NZ"/>
        </w:rPr>
      </w:pPr>
      <w:r w:rsidRPr="00315671">
        <w:rPr>
          <w:rFonts w:ascii="Consolas" w:eastAsia="Times New Roman" w:hAnsi="Consolas" w:cs="Times New Roman"/>
          <w:color w:val="D4D4D4"/>
          <w:sz w:val="21"/>
          <w:szCs w:val="21"/>
          <w:lang w:eastAsia="en-NZ"/>
        </w:rPr>
        <w:t>      </w:t>
      </w:r>
      <w:proofErr w:type="spellStart"/>
      <w:proofErr w:type="gramStart"/>
      <w:r w:rsidRPr="00315671">
        <w:rPr>
          <w:rFonts w:ascii="Consolas" w:eastAsia="Times New Roman" w:hAnsi="Consolas" w:cs="Times New Roman"/>
          <w:color w:val="9CDCFE"/>
          <w:sz w:val="21"/>
          <w:szCs w:val="21"/>
          <w:lang w:eastAsia="en-NZ"/>
        </w:rPr>
        <w:t>console</w:t>
      </w:r>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DCDCAA"/>
          <w:sz w:val="21"/>
          <w:szCs w:val="21"/>
          <w:lang w:eastAsia="en-NZ"/>
        </w:rPr>
        <w:t>warn</w:t>
      </w:r>
      <w:proofErr w:type="spellEnd"/>
      <w:proofErr w:type="gramEnd"/>
      <w:r w:rsidRPr="00315671">
        <w:rPr>
          <w:rFonts w:ascii="Consolas" w:eastAsia="Times New Roman" w:hAnsi="Consolas" w:cs="Times New Roman"/>
          <w:color w:val="D4D4D4"/>
          <w:sz w:val="21"/>
          <w:szCs w:val="21"/>
          <w:lang w:eastAsia="en-NZ"/>
        </w:rPr>
        <w:t>(</w:t>
      </w:r>
      <w:proofErr w:type="spellStart"/>
      <w:r w:rsidRPr="00315671">
        <w:rPr>
          <w:rFonts w:ascii="Consolas" w:eastAsia="Times New Roman" w:hAnsi="Consolas" w:cs="Times New Roman"/>
          <w:color w:val="569CD6"/>
          <w:sz w:val="21"/>
          <w:szCs w:val="21"/>
          <w:lang w:eastAsia="en-NZ"/>
        </w:rPr>
        <w:t>this</w:t>
      </w:r>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9CDCFE"/>
          <w:sz w:val="21"/>
          <w:szCs w:val="21"/>
          <w:lang w:eastAsia="en-NZ"/>
        </w:rPr>
        <w:t>user</w:t>
      </w:r>
      <w:proofErr w:type="spellEnd"/>
      <w:r w:rsidRPr="00315671">
        <w:rPr>
          <w:rFonts w:ascii="Consolas" w:eastAsia="Times New Roman" w:hAnsi="Consolas" w:cs="Times New Roman"/>
          <w:color w:val="D4D4D4"/>
          <w:sz w:val="21"/>
          <w:szCs w:val="21"/>
          <w:lang w:eastAsia="en-NZ"/>
        </w:rPr>
        <w:t>);</w:t>
      </w:r>
    </w:p>
    <w:p w14:paraId="2A727624" w14:textId="77777777" w:rsidR="00315671" w:rsidRPr="00315671" w:rsidRDefault="00315671" w:rsidP="00315671">
      <w:pPr>
        <w:shd w:val="clear" w:color="auto" w:fill="1E1E1E"/>
        <w:spacing w:after="0" w:line="285" w:lineRule="atLeast"/>
        <w:rPr>
          <w:rFonts w:ascii="Consolas" w:eastAsia="Times New Roman" w:hAnsi="Consolas" w:cs="Times New Roman"/>
          <w:color w:val="D4D4D4"/>
          <w:sz w:val="21"/>
          <w:szCs w:val="21"/>
          <w:lang w:eastAsia="en-NZ"/>
        </w:rPr>
      </w:pPr>
      <w:r w:rsidRPr="00315671">
        <w:rPr>
          <w:rFonts w:ascii="Consolas" w:eastAsia="Times New Roman" w:hAnsi="Consolas" w:cs="Times New Roman"/>
          <w:color w:val="D4D4D4"/>
          <w:sz w:val="21"/>
          <w:szCs w:val="21"/>
          <w:lang w:eastAsia="en-NZ"/>
        </w:rPr>
        <w:t>      </w:t>
      </w:r>
      <w:proofErr w:type="spellStart"/>
      <w:proofErr w:type="gramStart"/>
      <w:r w:rsidRPr="00315671">
        <w:rPr>
          <w:rFonts w:ascii="Consolas" w:eastAsia="Times New Roman" w:hAnsi="Consolas" w:cs="Times New Roman"/>
          <w:color w:val="9CDCFE"/>
          <w:sz w:val="21"/>
          <w:szCs w:val="21"/>
          <w:lang w:eastAsia="en-NZ"/>
        </w:rPr>
        <w:t>e</w:t>
      </w:r>
      <w:r w:rsidRPr="00315671">
        <w:rPr>
          <w:rFonts w:ascii="Consolas" w:eastAsia="Times New Roman" w:hAnsi="Consolas" w:cs="Times New Roman"/>
          <w:color w:val="D4D4D4"/>
          <w:sz w:val="21"/>
          <w:szCs w:val="21"/>
          <w:lang w:eastAsia="en-NZ"/>
        </w:rPr>
        <w:t>.</w:t>
      </w:r>
      <w:r w:rsidRPr="00315671">
        <w:rPr>
          <w:rFonts w:ascii="Consolas" w:eastAsia="Times New Roman" w:hAnsi="Consolas" w:cs="Times New Roman"/>
          <w:color w:val="DCDCAA"/>
          <w:sz w:val="21"/>
          <w:szCs w:val="21"/>
          <w:lang w:eastAsia="en-NZ"/>
        </w:rPr>
        <w:t>preventDefault</w:t>
      </w:r>
      <w:proofErr w:type="spellEnd"/>
      <w:proofErr w:type="gramEnd"/>
      <w:r w:rsidRPr="00315671">
        <w:rPr>
          <w:rFonts w:ascii="Consolas" w:eastAsia="Times New Roman" w:hAnsi="Consolas" w:cs="Times New Roman"/>
          <w:color w:val="D4D4D4"/>
          <w:sz w:val="21"/>
          <w:szCs w:val="21"/>
          <w:lang w:eastAsia="en-NZ"/>
        </w:rPr>
        <w:t>();</w:t>
      </w:r>
    </w:p>
    <w:p w14:paraId="042B1D72" w14:textId="77777777" w:rsidR="00315671" w:rsidRPr="00315671" w:rsidRDefault="00315671" w:rsidP="00315671">
      <w:pPr>
        <w:shd w:val="clear" w:color="auto" w:fill="1E1E1E"/>
        <w:spacing w:after="0" w:line="285" w:lineRule="atLeast"/>
        <w:rPr>
          <w:rFonts w:ascii="Consolas" w:eastAsia="Times New Roman" w:hAnsi="Consolas" w:cs="Times New Roman"/>
          <w:color w:val="D4D4D4"/>
          <w:sz w:val="21"/>
          <w:szCs w:val="21"/>
          <w:lang w:eastAsia="en-NZ"/>
        </w:rPr>
      </w:pPr>
      <w:r w:rsidRPr="00315671">
        <w:rPr>
          <w:rFonts w:ascii="Consolas" w:eastAsia="Times New Roman" w:hAnsi="Consolas" w:cs="Times New Roman"/>
          <w:color w:val="D4D4D4"/>
          <w:sz w:val="21"/>
          <w:szCs w:val="21"/>
          <w:lang w:eastAsia="en-NZ"/>
        </w:rPr>
        <w:t>    }</w:t>
      </w:r>
    </w:p>
    <w:p w14:paraId="33D6B309" w14:textId="05155424" w:rsidR="00315671" w:rsidRDefault="00315671" w:rsidP="00C362DE">
      <w:pPr>
        <w:rPr>
          <w:b/>
          <w:bCs/>
        </w:rPr>
      </w:pPr>
    </w:p>
    <w:p w14:paraId="1E49A59F" w14:textId="06B1DFE1" w:rsidR="00315671" w:rsidRDefault="00315671" w:rsidP="00C362DE">
      <w:r>
        <w:t xml:space="preserve">The post is then taken to the API </w:t>
      </w:r>
      <w:proofErr w:type="spellStart"/>
      <w:r>
        <w:t>url</w:t>
      </w:r>
      <w:proofErr w:type="spellEnd"/>
      <w:r>
        <w:t xml:space="preserve">, </w:t>
      </w:r>
      <w:proofErr w:type="spellStart"/>
      <w:r>
        <w:t>this.user</w:t>
      </w:r>
      <w:proofErr w:type="spellEnd"/>
      <w:r>
        <w:t xml:space="preserve"> is passed to the </w:t>
      </w:r>
      <w:r w:rsidR="00963921">
        <w:t xml:space="preserve">API. There will then be a result printed. In this instance, the component may want to set a variable to true or false for a component to display, or for an action to take place. Possibly taking the user to a new route. </w:t>
      </w:r>
    </w:p>
    <w:p w14:paraId="70E66824" w14:textId="0BFAD2F4" w:rsidR="004A1BE6" w:rsidRDefault="004A1BE6" w:rsidP="00C362DE">
      <w:r>
        <w:t>The information from the form is passed using v-</w:t>
      </w:r>
      <w:r w:rsidR="00E7439F">
        <w:t>model</w:t>
      </w:r>
      <w:r>
        <w:t>. There is also an array/object created that values are set from th</w:t>
      </w:r>
      <w:r w:rsidR="00BB648F">
        <w:t xml:space="preserve">e user in the form element. </w:t>
      </w:r>
    </w:p>
    <w:p w14:paraId="17E8FF5E" w14:textId="67D4B3F8" w:rsidR="00E7439F" w:rsidRDefault="00440F51" w:rsidP="00C362DE">
      <w:r>
        <w:rPr>
          <w:noProof/>
        </w:rPr>
        <w:drawing>
          <wp:inline distT="0" distB="0" distL="0" distR="0" wp14:anchorId="660918CB" wp14:editId="18B80816">
            <wp:extent cx="5731510" cy="3177540"/>
            <wp:effectExtent l="0" t="0" r="254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177540"/>
                    </a:xfrm>
                    <a:prstGeom prst="rect">
                      <a:avLst/>
                    </a:prstGeom>
                  </pic:spPr>
                </pic:pic>
              </a:graphicData>
            </a:graphic>
          </wp:inline>
        </w:drawing>
      </w:r>
    </w:p>
    <w:p w14:paraId="0F86E1B7" w14:textId="056E0B4B" w:rsidR="008C1973" w:rsidRDefault="003C4D85" w:rsidP="00C362DE">
      <w:r>
        <w:rPr>
          <w:noProof/>
        </w:rPr>
        <w:lastRenderedPageBreak/>
        <w:drawing>
          <wp:inline distT="0" distB="0" distL="0" distR="0" wp14:anchorId="69B3FB42" wp14:editId="38BB09F7">
            <wp:extent cx="3562350" cy="21240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62350" cy="2124075"/>
                    </a:xfrm>
                    <a:prstGeom prst="rect">
                      <a:avLst/>
                    </a:prstGeom>
                  </pic:spPr>
                </pic:pic>
              </a:graphicData>
            </a:graphic>
          </wp:inline>
        </w:drawing>
      </w:r>
    </w:p>
    <w:p w14:paraId="3363D7FF" w14:textId="77777777" w:rsidR="00B54AAE" w:rsidRDefault="00B54AAE" w:rsidP="00C362DE"/>
    <w:p w14:paraId="5E609E23" w14:textId="3B9F8260" w:rsidR="00FD1FC3" w:rsidRDefault="00FD1FC3" w:rsidP="00FD1FC3">
      <w:pPr>
        <w:pStyle w:val="Heading2"/>
      </w:pPr>
    </w:p>
    <w:p w14:paraId="09B1D2EB" w14:textId="77777777" w:rsidR="00B54AAE" w:rsidRDefault="00B54AAE">
      <w:pPr>
        <w:rPr>
          <w:rFonts w:asciiTheme="majorHAnsi" w:eastAsiaTheme="majorEastAsia" w:hAnsiTheme="majorHAnsi" w:cstheme="majorBidi"/>
          <w:color w:val="2F5496" w:themeColor="accent1" w:themeShade="BF"/>
          <w:sz w:val="26"/>
          <w:szCs w:val="26"/>
        </w:rPr>
      </w:pPr>
      <w:r>
        <w:br w:type="page"/>
      </w:r>
    </w:p>
    <w:p w14:paraId="715978A9" w14:textId="18622F00" w:rsidR="00FD1FC3" w:rsidRDefault="00FD1FC3" w:rsidP="00FD1FC3">
      <w:pPr>
        <w:pStyle w:val="Heading2"/>
      </w:pPr>
      <w:bookmarkStart w:id="16" w:name="_Toc73394215"/>
      <w:r>
        <w:lastRenderedPageBreak/>
        <w:t>Comparison</w:t>
      </w:r>
      <w:bookmarkEnd w:id="16"/>
    </w:p>
    <w:p w14:paraId="240D1F2A" w14:textId="05F53287" w:rsidR="003019D6" w:rsidRDefault="003019D6" w:rsidP="003019D6"/>
    <w:p w14:paraId="2AA01E84" w14:textId="4770B706" w:rsidR="00B54AAE" w:rsidRDefault="00C72849" w:rsidP="003019D6">
      <w:r>
        <w:t>To summarise the differences between the Vuejs and Angular frameworks, Angular uses services, and ngmodel to move data from the form to a</w:t>
      </w:r>
      <w:r w:rsidR="009504D3">
        <w:t>n</w:t>
      </w:r>
      <w:r>
        <w:t xml:space="preserve"> array/object with fields. The information is then passed to a service, then the service takes the information to the API.</w:t>
      </w:r>
    </w:p>
    <w:p w14:paraId="63662163" w14:textId="343C9C51" w:rsidR="00C72849" w:rsidRDefault="00C72849" w:rsidP="003019D6">
      <w:r>
        <w:t xml:space="preserve">Vuejs, on the other hand uses Axios to pass the data from the form straight to the API. It also uses v-model to pass input value to an array/object </w:t>
      </w:r>
      <w:r w:rsidR="007C700A">
        <w:t>field</w:t>
      </w:r>
      <w:r>
        <w:t xml:space="preserve">. </w:t>
      </w:r>
    </w:p>
    <w:p w14:paraId="1445A166" w14:textId="5157E031" w:rsidR="00025D79" w:rsidRDefault="00025D79" w:rsidP="003019D6">
      <w:r>
        <w:t xml:space="preserve">Both Angular and Vuejs have a similar process however, Angular uses typescript so the data array fields must be assigned a type. On the other </w:t>
      </w:r>
      <w:r w:rsidR="00F315F9">
        <w:t>hand,</w:t>
      </w:r>
      <w:r>
        <w:t xml:space="preserve"> Vuejs uses </w:t>
      </w:r>
      <w:r w:rsidR="00F315F9">
        <w:t>javascript,</w:t>
      </w:r>
      <w:r>
        <w:t xml:space="preserve"> so all the data and fields </w:t>
      </w:r>
      <w:proofErr w:type="gramStart"/>
      <w:r>
        <w:t>don’t</w:t>
      </w:r>
      <w:proofErr w:type="gramEnd"/>
      <w:r>
        <w:t xml:space="preserve"> need to be assigned a type. </w:t>
      </w:r>
    </w:p>
    <w:p w14:paraId="45CCB924" w14:textId="7ABCA353" w:rsidR="00F315F9" w:rsidRPr="003019D6" w:rsidRDefault="00F315F9" w:rsidP="003019D6">
      <w:r>
        <w:t xml:space="preserve">Creating methods, are very similar to Angular and Vuejs </w:t>
      </w:r>
      <w:r w:rsidR="00320D49">
        <w:t xml:space="preserve">when doing the assessment. Both use </w:t>
      </w:r>
      <w:r w:rsidR="006617E5">
        <w:t>similar</w:t>
      </w:r>
      <w:r w:rsidR="00320D49">
        <w:t xml:space="preserve"> syntax to create a method. However, I did notice that Vuejs has a different way to post data when the button is clicked. The form tag already has a submit method, and so when the button is called the submit method is called. </w:t>
      </w:r>
    </w:p>
    <w:p w14:paraId="5A0EAFE7" w14:textId="77777777" w:rsidR="003A4E97" w:rsidRDefault="003A4E97">
      <w:pPr>
        <w:rPr>
          <w:rFonts w:asciiTheme="majorHAnsi" w:eastAsiaTheme="majorEastAsia" w:hAnsiTheme="majorHAnsi" w:cstheme="majorBidi"/>
          <w:color w:val="2F5496" w:themeColor="accent1" w:themeShade="BF"/>
          <w:sz w:val="26"/>
          <w:szCs w:val="26"/>
        </w:rPr>
      </w:pPr>
      <w:r>
        <w:br w:type="page"/>
      </w:r>
    </w:p>
    <w:p w14:paraId="16B2922D" w14:textId="36D42ACF" w:rsidR="00737DC3" w:rsidRDefault="007F2BF3" w:rsidP="00037E24">
      <w:pPr>
        <w:pStyle w:val="Heading1"/>
      </w:pPr>
      <w:bookmarkStart w:id="17" w:name="_Toc73394216"/>
      <w:r>
        <w:lastRenderedPageBreak/>
        <w:t xml:space="preserve">Beneficiaries use system to acquire </w:t>
      </w:r>
      <w:r w:rsidR="00EB3580">
        <w:t>tokens.</w:t>
      </w:r>
      <w:bookmarkEnd w:id="17"/>
    </w:p>
    <w:p w14:paraId="047B1A99" w14:textId="01B8196E" w:rsidR="00037E24" w:rsidRDefault="00037E24" w:rsidP="00037E24"/>
    <w:p w14:paraId="0EB44D22" w14:textId="41C916E7" w:rsidR="00037E24" w:rsidRDefault="00037E24" w:rsidP="00037E24">
      <w:r>
        <w:t xml:space="preserve">I had some trouble to </w:t>
      </w:r>
      <w:r w:rsidR="0087422B">
        <w:t>work out a way to create</w:t>
      </w:r>
      <w:r w:rsidR="00273A7A">
        <w:t xml:space="preserve"> a system where users can use tokens to </w:t>
      </w:r>
      <w:r w:rsidR="001C6F16">
        <w:t xml:space="preserve">redeem an item. I had an idea where items have a promotional code where the </w:t>
      </w:r>
      <w:r w:rsidR="007D7653">
        <w:t xml:space="preserve">members can select an item and </w:t>
      </w:r>
      <w:r w:rsidR="00EC5B23">
        <w:t xml:space="preserve">type in a promotional code to redeem the item. However, the API sees if the item exists and </w:t>
      </w:r>
      <w:r w:rsidR="00F36264">
        <w:t>if the promotional code is part of the item.</w:t>
      </w:r>
    </w:p>
    <w:p w14:paraId="5A80724F" w14:textId="6796F55C" w:rsidR="00F36264" w:rsidRDefault="00F36264" w:rsidP="00037E24">
      <w:r>
        <w:t>I have a prototype of the concept. The user must type in the Item name, and the promotional code with it. When the users click on the redeem button, if they have a valid number of tokens and the API response was successful then a message in the screen will appear “Item redeemed”.</w:t>
      </w:r>
    </w:p>
    <w:p w14:paraId="254FCAB3" w14:textId="53E484A6" w:rsidR="00F36264" w:rsidRDefault="00F36264" w:rsidP="00F36264">
      <w:pPr>
        <w:pStyle w:val="Heading2"/>
      </w:pPr>
      <w:bookmarkStart w:id="18" w:name="_Toc73394217"/>
      <w:r>
        <w:t>Angular prototype</w:t>
      </w:r>
      <w:bookmarkEnd w:id="18"/>
    </w:p>
    <w:p w14:paraId="00C1BD22" w14:textId="23817940" w:rsidR="00F36264" w:rsidRDefault="00F36264" w:rsidP="00F36264"/>
    <w:p w14:paraId="3915530F" w14:textId="777CF8BE" w:rsidR="00F36264" w:rsidRDefault="00F36264" w:rsidP="00F36264">
      <w:r>
        <w:t xml:space="preserve">In the Angular prototype app, I have used a similar service and API to the login, however if checks if the item name exists and if the promotional code fits with the item. I used a local variable tokenAmount, and if the tokenAmount &lt; 1, then the Item cannot be redeemed. </w:t>
      </w:r>
      <w:r w:rsidR="00882F5E">
        <w:t xml:space="preserve"> </w:t>
      </w:r>
    </w:p>
    <w:p w14:paraId="6D6B6A30" w14:textId="7CE176F7" w:rsidR="00F36264" w:rsidRPr="00F36264" w:rsidRDefault="00F36264" w:rsidP="00F36264">
      <w:r>
        <w:rPr>
          <w:noProof/>
        </w:rPr>
        <w:drawing>
          <wp:inline distT="0" distB="0" distL="0" distR="0" wp14:anchorId="709DD38B" wp14:editId="71C97866">
            <wp:extent cx="4943475" cy="46958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43475" cy="4695825"/>
                    </a:xfrm>
                    <a:prstGeom prst="rect">
                      <a:avLst/>
                    </a:prstGeom>
                  </pic:spPr>
                </pic:pic>
              </a:graphicData>
            </a:graphic>
          </wp:inline>
        </w:drawing>
      </w:r>
    </w:p>
    <w:p w14:paraId="1DC1BD83" w14:textId="215344F8" w:rsidR="00466F72" w:rsidRDefault="00882F5E">
      <w:r>
        <w:t xml:space="preserve">This can only be a temporary solution as ideally the token amount should be stored in the user database. Since the website page can be refreshed and the token value goes back to </w:t>
      </w:r>
      <w:r w:rsidR="002E5EB6">
        <w:t>its</w:t>
      </w:r>
      <w:r>
        <w:t xml:space="preserve"> normal value. </w:t>
      </w:r>
      <w:r w:rsidR="002E5EB6">
        <w:t xml:space="preserve">However, in the example code given, I have demonstrated a way in which the beneficiary’s </w:t>
      </w:r>
      <w:r w:rsidR="002E5EB6">
        <w:lastRenderedPageBreak/>
        <w:t>user types can use their tokens to select a</w:t>
      </w:r>
      <w:r w:rsidR="00091456">
        <w:t>n</w:t>
      </w:r>
      <w:r w:rsidR="002E5EB6">
        <w:t xml:space="preserve"> item and </w:t>
      </w:r>
      <w:r w:rsidR="00091456">
        <w:t xml:space="preserve">have access to the item using a promotional code. This prototype is my way of </w:t>
      </w:r>
      <w:proofErr w:type="gramStart"/>
      <w:r w:rsidR="00091456">
        <w:t>a</w:t>
      </w:r>
      <w:proofErr w:type="gramEnd"/>
      <w:r w:rsidR="00091456">
        <w:t xml:space="preserve"> interface where users can redeem items. </w:t>
      </w:r>
    </w:p>
    <w:p w14:paraId="1289A86D" w14:textId="4FDF4B8C" w:rsidR="00D130D2" w:rsidRDefault="00D130D2">
      <w:r>
        <w:rPr>
          <w:noProof/>
        </w:rPr>
        <w:drawing>
          <wp:inline distT="0" distB="0" distL="0" distR="0" wp14:anchorId="0D1AA0AC" wp14:editId="0DB4103A">
            <wp:extent cx="5731510" cy="167957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679575"/>
                    </a:xfrm>
                    <a:prstGeom prst="rect">
                      <a:avLst/>
                    </a:prstGeom>
                  </pic:spPr>
                </pic:pic>
              </a:graphicData>
            </a:graphic>
          </wp:inline>
        </w:drawing>
      </w:r>
    </w:p>
    <w:p w14:paraId="446228D4" w14:textId="2695D788" w:rsidR="00D130D2" w:rsidRDefault="00D130D2">
      <w:r>
        <w:rPr>
          <w:noProof/>
        </w:rPr>
        <w:drawing>
          <wp:inline distT="0" distB="0" distL="0" distR="0" wp14:anchorId="5D7A4B28" wp14:editId="244B8E86">
            <wp:extent cx="5731510" cy="3540125"/>
            <wp:effectExtent l="0" t="0" r="254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3540125"/>
                    </a:xfrm>
                    <a:prstGeom prst="rect">
                      <a:avLst/>
                    </a:prstGeom>
                  </pic:spPr>
                </pic:pic>
              </a:graphicData>
            </a:graphic>
          </wp:inline>
        </w:drawing>
      </w:r>
    </w:p>
    <w:p w14:paraId="7058C39C" w14:textId="77777777" w:rsidR="006E0C47" w:rsidRDefault="006E0C47"/>
    <w:p w14:paraId="4A363897" w14:textId="77777777" w:rsidR="002D2B62" w:rsidRDefault="006E0C47">
      <w:r>
        <w:t>The problem is that I need to transfer the user data from the database to the component. I will need to call the user storage service and get the token value from the user column. The user must then have enough tokens for a successful transaction.</w:t>
      </w:r>
    </w:p>
    <w:p w14:paraId="4CCC2276" w14:textId="77777777" w:rsidR="002D2B62" w:rsidRDefault="002D2B62"/>
    <w:p w14:paraId="328D04EF" w14:textId="77777777" w:rsidR="00112500" w:rsidRDefault="00112500">
      <w:pPr>
        <w:rPr>
          <w:rFonts w:asciiTheme="majorHAnsi" w:eastAsiaTheme="majorEastAsia" w:hAnsiTheme="majorHAnsi" w:cstheme="majorBidi"/>
          <w:color w:val="2F5496" w:themeColor="accent1" w:themeShade="BF"/>
          <w:sz w:val="26"/>
          <w:szCs w:val="26"/>
        </w:rPr>
      </w:pPr>
      <w:r>
        <w:br w:type="page"/>
      </w:r>
    </w:p>
    <w:p w14:paraId="4B80B9A1" w14:textId="3271ACDA" w:rsidR="00112500" w:rsidRDefault="00F460E4" w:rsidP="00112500">
      <w:pPr>
        <w:pStyle w:val="Heading2"/>
      </w:pPr>
      <w:bookmarkStart w:id="19" w:name="_Toc73394218"/>
      <w:r>
        <w:lastRenderedPageBreak/>
        <w:t xml:space="preserve">Compared to </w:t>
      </w:r>
      <w:r w:rsidR="002D2B62">
        <w:t>Vuejs prototype</w:t>
      </w:r>
      <w:bookmarkEnd w:id="19"/>
    </w:p>
    <w:p w14:paraId="4EA0604A" w14:textId="77777777" w:rsidR="00112500" w:rsidRDefault="00112500" w:rsidP="00112500">
      <w:pPr>
        <w:pStyle w:val="Heading2"/>
      </w:pPr>
    </w:p>
    <w:p w14:paraId="5D98BCD1" w14:textId="77777777" w:rsidR="00861213" w:rsidRDefault="00112500" w:rsidP="00112500">
      <w:r>
        <w:t>I used the same format and functionality of the login for the promotional code for the Vuejs accepting token interface. In my example the</w:t>
      </w:r>
      <w:r w:rsidR="00861213">
        <w:t xml:space="preserve">re is a template tag with the form elements inside. The data binding using v-model assigns the input value from the user to the data array in the javascript file. In doing that when the button is pressed the data is passed to Axios. </w:t>
      </w:r>
    </w:p>
    <w:p w14:paraId="4D0F7750" w14:textId="24A86E9A" w:rsidR="00861213" w:rsidRDefault="00861213" w:rsidP="00112500">
      <w:r>
        <w:t xml:space="preserve">Again, compared to Angular, Vuejs uses the same system of binding array object fields from the javascript/logic, and pushing the information to a service (angular), or in Vuejs Axios. The data is then passed to the API. </w:t>
      </w:r>
    </w:p>
    <w:p w14:paraId="2FFFB298" w14:textId="713D98C6" w:rsidR="006E0C47" w:rsidRDefault="00861213" w:rsidP="00112500">
      <w:r>
        <w:t xml:space="preserve">Vuejs uses v-model whereas Angular uses ngmodel in a banana in box </w:t>
      </w:r>
      <w:proofErr w:type="gramStart"/>
      <w:r>
        <w:t>syntax[</w:t>
      </w:r>
      <w:proofErr w:type="gramEnd"/>
      <w:r>
        <w:t>()]. Vuejs process for passing data does seem</w:t>
      </w:r>
      <w:r w:rsidR="00FA494B">
        <w:t xml:space="preserve"> more simple than Angular, along with having </w:t>
      </w:r>
      <w:r w:rsidR="00AA6C52">
        <w:t>similar</w:t>
      </w:r>
      <w:r w:rsidR="00FA494B">
        <w:t xml:space="preserve"> style of doing things. </w:t>
      </w:r>
      <w:r w:rsidR="006E0C47">
        <w:br w:type="page"/>
      </w:r>
    </w:p>
    <w:p w14:paraId="6D8A0E20" w14:textId="77777777" w:rsidR="00466F72" w:rsidRDefault="00466F72"/>
    <w:p w14:paraId="045598A9" w14:textId="77777777" w:rsidR="00466F72" w:rsidRDefault="00466F72">
      <w:pPr>
        <w:rPr>
          <w:rFonts w:asciiTheme="majorHAnsi" w:eastAsiaTheme="majorEastAsia" w:hAnsiTheme="majorHAnsi" w:cstheme="majorBidi"/>
          <w:color w:val="2F5496" w:themeColor="accent1" w:themeShade="BF"/>
          <w:sz w:val="32"/>
          <w:szCs w:val="32"/>
        </w:rPr>
      </w:pPr>
    </w:p>
    <w:p w14:paraId="541DF118" w14:textId="435D52AF" w:rsidR="00EB3580" w:rsidRDefault="009B1903" w:rsidP="009B1903">
      <w:pPr>
        <w:pStyle w:val="Heading1"/>
      </w:pPr>
      <w:bookmarkStart w:id="20" w:name="_Toc73394219"/>
      <w:r>
        <w:t>Interactive elements that engage the website user</w:t>
      </w:r>
      <w:bookmarkEnd w:id="20"/>
    </w:p>
    <w:p w14:paraId="44EB502B" w14:textId="298F50FF" w:rsidR="009B1903" w:rsidRDefault="009B1903" w:rsidP="009B1903"/>
    <w:p w14:paraId="01DD486C" w14:textId="77777777" w:rsidR="00DE31B0" w:rsidRDefault="00AE7050" w:rsidP="00DE31B0">
      <w:pPr>
        <w:pStyle w:val="Heading2"/>
      </w:pPr>
      <w:bookmarkStart w:id="21" w:name="_Toc73394220"/>
      <w:r>
        <w:t>Angular</w:t>
      </w:r>
      <w:r w:rsidR="00DE31B0">
        <w:t xml:space="preserve"> </w:t>
      </w:r>
      <w:r w:rsidR="00DE31B0">
        <w:t>Interactive elements that engage the website user</w:t>
      </w:r>
      <w:bookmarkEnd w:id="21"/>
    </w:p>
    <w:p w14:paraId="7A23117D" w14:textId="212FF56F" w:rsidR="00AE7050" w:rsidRDefault="00AE7050" w:rsidP="00AE7050">
      <w:pPr>
        <w:pStyle w:val="Heading2"/>
      </w:pPr>
    </w:p>
    <w:p w14:paraId="54B5B3CE" w14:textId="32571D18" w:rsidR="009B1903" w:rsidRDefault="009B1903" w:rsidP="009B1903">
      <w:r>
        <w:t>Interactive elements such as components are an essential part of Angular.</w:t>
      </w:r>
    </w:p>
    <w:p w14:paraId="5304003D" w14:textId="745C80EB" w:rsidR="009B1903" w:rsidRDefault="009B1903" w:rsidP="009B1903">
      <w:r>
        <w:t xml:space="preserve">The best way to create a component in Angular is through the Angular cli. To create a component all you need to do is to type </w:t>
      </w:r>
      <w:r w:rsidRPr="009B1903">
        <w:rPr>
          <w:color w:val="FF0000"/>
        </w:rPr>
        <w:t>ng g c Login</w:t>
      </w:r>
      <w:r>
        <w:rPr>
          <w:color w:val="FF0000"/>
        </w:rPr>
        <w:t xml:space="preserve">. </w:t>
      </w:r>
      <w:r>
        <w:t xml:space="preserve">This generates the component with the html file, typescript file. </w:t>
      </w:r>
    </w:p>
    <w:p w14:paraId="1BCAA525" w14:textId="0C7965D6" w:rsidR="00AE7050" w:rsidRDefault="00AE7050" w:rsidP="009B1903">
      <w:r>
        <w:t>All the files are all set up and ready to go.</w:t>
      </w:r>
      <w:r w:rsidR="0031697F">
        <w:t xml:space="preserve"> </w:t>
      </w:r>
    </w:p>
    <w:p w14:paraId="69F4AE1F" w14:textId="5FFA7D26" w:rsidR="00DA7A58" w:rsidRDefault="00DA7A58" w:rsidP="009B1903">
      <w:r>
        <w:rPr>
          <w:noProof/>
        </w:rPr>
        <w:drawing>
          <wp:inline distT="0" distB="0" distL="0" distR="0" wp14:anchorId="27A00C9F" wp14:editId="4211063B">
            <wp:extent cx="2695575" cy="15906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95575" cy="1590675"/>
                    </a:xfrm>
                    <a:prstGeom prst="rect">
                      <a:avLst/>
                    </a:prstGeom>
                  </pic:spPr>
                </pic:pic>
              </a:graphicData>
            </a:graphic>
          </wp:inline>
        </w:drawing>
      </w:r>
    </w:p>
    <w:p w14:paraId="5ABADDC4" w14:textId="570698B5" w:rsidR="00AE7050" w:rsidRDefault="0031697F" w:rsidP="009B1903">
      <w:r>
        <w:t xml:space="preserve">For </w:t>
      </w:r>
      <w:r w:rsidR="00AA7AA1">
        <w:t>creating.</w:t>
      </w:r>
      <w:r>
        <w:t xml:space="preserve"> </w:t>
      </w:r>
    </w:p>
    <w:p w14:paraId="331D4A3F" w14:textId="77777777" w:rsidR="006964A8" w:rsidRDefault="006964A8" w:rsidP="009B1903"/>
    <w:p w14:paraId="77ADB478" w14:textId="77777777" w:rsidR="006964A8" w:rsidRDefault="006964A8">
      <w:pPr>
        <w:rPr>
          <w:b/>
          <w:bCs/>
        </w:rPr>
      </w:pPr>
      <w:r w:rsidRPr="006964A8">
        <w:rPr>
          <w:b/>
          <w:bCs/>
        </w:rPr>
        <w:t>Html section of framework</w:t>
      </w:r>
    </w:p>
    <w:p w14:paraId="30E1A3D8" w14:textId="77777777" w:rsidR="006964A8" w:rsidRDefault="006964A8">
      <w:pPr>
        <w:rPr>
          <w:b/>
          <w:bCs/>
        </w:rPr>
      </w:pPr>
      <w:r>
        <w:rPr>
          <w:noProof/>
        </w:rPr>
        <w:drawing>
          <wp:inline distT="0" distB="0" distL="0" distR="0" wp14:anchorId="77BB46D1" wp14:editId="741ADA1F">
            <wp:extent cx="5731510" cy="156464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564640"/>
                    </a:xfrm>
                    <a:prstGeom prst="rect">
                      <a:avLst/>
                    </a:prstGeom>
                  </pic:spPr>
                </pic:pic>
              </a:graphicData>
            </a:graphic>
          </wp:inline>
        </w:drawing>
      </w:r>
    </w:p>
    <w:p w14:paraId="06931F16" w14:textId="77777777" w:rsidR="00D16946" w:rsidRDefault="00EC1CE0">
      <w:pPr>
        <w:rPr>
          <w:b/>
          <w:bCs/>
        </w:rPr>
      </w:pPr>
      <w:r>
        <w:rPr>
          <w:noProof/>
        </w:rPr>
        <w:lastRenderedPageBreak/>
        <w:drawing>
          <wp:inline distT="0" distB="0" distL="0" distR="0" wp14:anchorId="13367F94" wp14:editId="0F92DA55">
            <wp:extent cx="4426962" cy="515874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31605" cy="5164151"/>
                    </a:xfrm>
                    <a:prstGeom prst="rect">
                      <a:avLst/>
                    </a:prstGeom>
                  </pic:spPr>
                </pic:pic>
              </a:graphicData>
            </a:graphic>
          </wp:inline>
        </w:drawing>
      </w:r>
    </w:p>
    <w:p w14:paraId="7D391DF2" w14:textId="0FCEAB6D" w:rsidR="001370E0" w:rsidRPr="006964A8" w:rsidRDefault="001370E0">
      <w:pPr>
        <w:rPr>
          <w:rFonts w:asciiTheme="majorHAnsi" w:eastAsiaTheme="majorEastAsia" w:hAnsiTheme="majorHAnsi" w:cstheme="majorBidi"/>
          <w:b/>
          <w:bCs/>
          <w:color w:val="2F5496" w:themeColor="accent1" w:themeShade="BF"/>
          <w:sz w:val="26"/>
          <w:szCs w:val="26"/>
        </w:rPr>
      </w:pPr>
      <w:r w:rsidRPr="006964A8">
        <w:rPr>
          <w:b/>
          <w:bCs/>
        </w:rPr>
        <w:br w:type="page"/>
      </w:r>
    </w:p>
    <w:p w14:paraId="1221F1D4" w14:textId="4077B6E0" w:rsidR="00DE31B0" w:rsidRDefault="00DE31B0" w:rsidP="00DE31B0">
      <w:pPr>
        <w:pStyle w:val="Heading2"/>
      </w:pPr>
      <w:bookmarkStart w:id="22" w:name="_Toc73394221"/>
      <w:r>
        <w:lastRenderedPageBreak/>
        <w:t xml:space="preserve">Vuejs </w:t>
      </w:r>
      <w:r>
        <w:t xml:space="preserve">Interactive elements that engage the website </w:t>
      </w:r>
      <w:r w:rsidR="00AA7AA1">
        <w:t>user.</w:t>
      </w:r>
      <w:bookmarkEnd w:id="22"/>
    </w:p>
    <w:p w14:paraId="4A77801E" w14:textId="657ADCB5" w:rsidR="00AE7050" w:rsidRDefault="00AE7050" w:rsidP="00AE7050"/>
    <w:p w14:paraId="2917EB6F" w14:textId="77777777" w:rsidR="001370E0" w:rsidRDefault="00AE7050" w:rsidP="00AE7050">
      <w:r>
        <w:t>In Vuejs there are three things that make up a Component. The first being a template. The template is made using the template tag.</w:t>
      </w:r>
    </w:p>
    <w:p w14:paraId="116D0600" w14:textId="257A771F" w:rsidR="001370E0" w:rsidRDefault="001370E0" w:rsidP="00AE7050">
      <w:r>
        <w:rPr>
          <w:noProof/>
        </w:rPr>
        <w:drawing>
          <wp:inline distT="0" distB="0" distL="0" distR="0" wp14:anchorId="66389F6D" wp14:editId="7019348F">
            <wp:extent cx="5731510" cy="4760595"/>
            <wp:effectExtent l="0" t="0" r="254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4760595"/>
                    </a:xfrm>
                    <a:prstGeom prst="rect">
                      <a:avLst/>
                    </a:prstGeom>
                  </pic:spPr>
                </pic:pic>
              </a:graphicData>
            </a:graphic>
          </wp:inline>
        </w:drawing>
      </w:r>
    </w:p>
    <w:p w14:paraId="3571F57B" w14:textId="133EBEA9" w:rsidR="00AE7050" w:rsidRDefault="00AE7050" w:rsidP="00AE7050">
      <w:r>
        <w:t xml:space="preserve"> There is a script section that defines the component. There is a script tag as well. Technically all </w:t>
      </w:r>
      <w:r w:rsidR="00BE1212">
        <w:t>these parts</w:t>
      </w:r>
      <w:r>
        <w:t xml:space="preserve"> can become separated into different files. </w:t>
      </w:r>
    </w:p>
    <w:p w14:paraId="692502AE" w14:textId="6D0EB247" w:rsidR="001370E0" w:rsidRDefault="005413BD" w:rsidP="00AE7050">
      <w:r>
        <w:rPr>
          <w:noProof/>
        </w:rPr>
        <w:lastRenderedPageBreak/>
        <w:drawing>
          <wp:inline distT="0" distB="0" distL="0" distR="0" wp14:anchorId="00123E6A" wp14:editId="59FA2949">
            <wp:extent cx="2514600" cy="29175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18356" cy="2921906"/>
                    </a:xfrm>
                    <a:prstGeom prst="rect">
                      <a:avLst/>
                    </a:prstGeom>
                  </pic:spPr>
                </pic:pic>
              </a:graphicData>
            </a:graphic>
          </wp:inline>
        </w:drawing>
      </w:r>
    </w:p>
    <w:p w14:paraId="67DA490C" w14:textId="7BEFE07A" w:rsidR="005413BD" w:rsidRDefault="005413BD" w:rsidP="00AE7050">
      <w:r>
        <w:rPr>
          <w:noProof/>
        </w:rPr>
        <w:drawing>
          <wp:inline distT="0" distB="0" distL="0" distR="0" wp14:anchorId="3C83998A" wp14:editId="386C5750">
            <wp:extent cx="3817620" cy="3390432"/>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24133" cy="3396216"/>
                    </a:xfrm>
                    <a:prstGeom prst="rect">
                      <a:avLst/>
                    </a:prstGeom>
                  </pic:spPr>
                </pic:pic>
              </a:graphicData>
            </a:graphic>
          </wp:inline>
        </w:drawing>
      </w:r>
    </w:p>
    <w:p w14:paraId="1D79D621" w14:textId="77777777" w:rsidR="005413BD" w:rsidRDefault="005413BD" w:rsidP="00AE7050"/>
    <w:p w14:paraId="0F4E8D29" w14:textId="4A5250A1" w:rsidR="00AE7050" w:rsidRDefault="00AE7050" w:rsidP="00AE7050">
      <w:r>
        <w:t xml:space="preserve">In the template tag </w:t>
      </w:r>
      <w:r w:rsidR="00BE1212">
        <w:t xml:space="preserve">there will be the html content of the component such as div and other elements. </w:t>
      </w:r>
    </w:p>
    <w:p w14:paraId="52EC16B1" w14:textId="6DEABB38" w:rsidR="00BE1212" w:rsidRDefault="00BE1212" w:rsidP="00AE7050">
      <w:r>
        <w:t xml:space="preserve">In the js script section you must name the component ‘component’. Then there is a data method/attribute which defines the methods and fields for the component. </w:t>
      </w:r>
    </w:p>
    <w:p w14:paraId="611D574A" w14:textId="4BAF92CE" w:rsidR="00BE1212" w:rsidRDefault="00BE1212" w:rsidP="00AE7050">
      <w:r>
        <w:t xml:space="preserve">In order to use the </w:t>
      </w:r>
      <w:r w:rsidR="00DF62B2">
        <w:t>component,</w:t>
      </w:r>
      <w:r>
        <w:t xml:space="preserve"> you must then use the name of the component as a html tag format and import the component in the script/javascript section of a component. </w:t>
      </w:r>
    </w:p>
    <w:p w14:paraId="4525D4F2" w14:textId="57673263" w:rsidR="00AA7AA1" w:rsidRDefault="00AA7AA1" w:rsidP="00AE7050"/>
    <w:p w14:paraId="2D04DE14" w14:textId="7050B3C8" w:rsidR="00AA7AA1" w:rsidRDefault="00AA7AA1" w:rsidP="00AE7050">
      <w:r>
        <w:t xml:space="preserve">In angular you use the </w:t>
      </w:r>
      <w:r w:rsidRPr="00AA7AA1">
        <w:rPr>
          <w:b/>
          <w:bCs/>
        </w:rPr>
        <w:t>*ng-if</w:t>
      </w:r>
      <w:r>
        <w:t xml:space="preserve"> inside a component tag is call if a component should be displayed or not due to conditional logic or Boolean values set to true or false.</w:t>
      </w:r>
    </w:p>
    <w:p w14:paraId="5621BADF" w14:textId="61D9FA92" w:rsidR="00534E3E" w:rsidRDefault="00534E3E" w:rsidP="00534E3E">
      <w:pPr>
        <w:pStyle w:val="Heading2"/>
      </w:pPr>
      <w:bookmarkStart w:id="23" w:name="_Toc73394222"/>
      <w:r>
        <w:lastRenderedPageBreak/>
        <w:t>Compared to Vuejs</w:t>
      </w:r>
      <w:bookmarkEnd w:id="23"/>
    </w:p>
    <w:p w14:paraId="026EA6BC" w14:textId="0B75BDC2" w:rsidR="00534E3E" w:rsidRDefault="00534E3E" w:rsidP="00534E3E"/>
    <w:p w14:paraId="3EFD7BB1" w14:textId="7FDB1031" w:rsidR="00187F57" w:rsidRDefault="00187F57" w:rsidP="00534E3E">
      <w:r>
        <w:t xml:space="preserve">Compared to Angular, Vuejs has a different way to display interactive components and elements on the web browser. </w:t>
      </w:r>
    </w:p>
    <w:p w14:paraId="120915A6" w14:textId="398D9B58" w:rsidR="00187F57" w:rsidRDefault="00187F57" w:rsidP="00534E3E">
      <w:r>
        <w:t xml:space="preserve">Vuejs uses template tags to wrap the </w:t>
      </w:r>
      <w:r w:rsidR="00DA6080">
        <w:t xml:space="preserve">html content. The logic is defined in a script tag, this is where all the imports, props, and data </w:t>
      </w:r>
      <w:r w:rsidR="002B5B08">
        <w:t>are</w:t>
      </w:r>
      <w:r w:rsidR="00DA6080">
        <w:t xml:space="preserve"> returned. </w:t>
      </w:r>
      <w:r w:rsidR="002B5B08">
        <w:t xml:space="preserve">There is a method </w:t>
      </w:r>
      <w:r w:rsidR="00A13B5A">
        <w:t xml:space="preserve">part inside the script tag which handles all the methods and functions, for instance what happens when a button is clicked, and a method is called. </w:t>
      </w:r>
    </w:p>
    <w:p w14:paraId="5141E384" w14:textId="5EF31783" w:rsidR="00A13B5A" w:rsidRPr="00534E3E" w:rsidRDefault="00A13B5A" w:rsidP="00534E3E">
      <w:r>
        <w:t xml:space="preserve">In summary Angular uses a clever CLI to </w:t>
      </w:r>
      <w:r w:rsidR="007D26FE">
        <w:t xml:space="preserve">create interactive components that display on the browser, this makes it quick and easy. Whereas Vue can allow for one file to have all the styling, logic and html elements to be displayed. </w:t>
      </w:r>
    </w:p>
    <w:p w14:paraId="64D70312" w14:textId="279DA9F9" w:rsidR="00DF62B2" w:rsidRDefault="00DF62B2" w:rsidP="00AE7050"/>
    <w:p w14:paraId="1CCC051F" w14:textId="77777777" w:rsidR="0054029D" w:rsidRDefault="0054029D">
      <w:pPr>
        <w:rPr>
          <w:rFonts w:asciiTheme="majorHAnsi" w:eastAsiaTheme="majorEastAsia" w:hAnsiTheme="majorHAnsi" w:cstheme="majorBidi"/>
          <w:color w:val="2F5496" w:themeColor="accent1" w:themeShade="BF"/>
          <w:sz w:val="26"/>
          <w:szCs w:val="26"/>
        </w:rPr>
      </w:pPr>
      <w:r>
        <w:br w:type="page"/>
      </w:r>
    </w:p>
    <w:p w14:paraId="668E8687" w14:textId="6D1D6C2E" w:rsidR="00DF62B2" w:rsidRDefault="00DF62B2" w:rsidP="00DF62B2">
      <w:pPr>
        <w:pStyle w:val="Heading2"/>
      </w:pPr>
      <w:bookmarkStart w:id="24" w:name="_Toc73394223"/>
      <w:r>
        <w:lastRenderedPageBreak/>
        <w:t>Comparison</w:t>
      </w:r>
      <w:bookmarkEnd w:id="24"/>
      <w:r>
        <w:t xml:space="preserve"> </w:t>
      </w:r>
    </w:p>
    <w:p w14:paraId="00F77F48" w14:textId="31DA9D1D" w:rsidR="00DF62B2" w:rsidRDefault="00DF62B2" w:rsidP="00DF62B2"/>
    <w:p w14:paraId="2ACA1E9B" w14:textId="06797482" w:rsidR="00DF62B2" w:rsidRDefault="00DF62B2" w:rsidP="00DF62B2">
      <w:r>
        <w:t xml:space="preserve">I like how angular automatically creates the components and automatically generates the necessary files. It is also awesome that the files are all separated and linked to one another. The html o the component does not need any fancy template tag on the outside. It only needs the </w:t>
      </w:r>
      <w:r w:rsidR="0052642F">
        <w:t xml:space="preserve">pure html which is the content of the component. </w:t>
      </w:r>
    </w:p>
    <w:p w14:paraId="7C77552C" w14:textId="2096E9A9" w:rsidR="00C41F22" w:rsidRDefault="00C41F22" w:rsidP="00DF62B2">
      <w:r>
        <w:t xml:space="preserve">Unlike Vuejs, you cannot automatically generate components through a command interface. There is the extra template tag that needs to be on the outside of the html component to work. </w:t>
      </w:r>
      <w:r w:rsidR="008A151D">
        <w:t xml:space="preserve">In the logic/javascript of the component you </w:t>
      </w:r>
      <w:r w:rsidR="00E03589">
        <w:t>must</w:t>
      </w:r>
      <w:r w:rsidR="008A151D">
        <w:t xml:space="preserve"> specifically name the component. </w:t>
      </w:r>
    </w:p>
    <w:p w14:paraId="1C91C9CC" w14:textId="5BD99BA3" w:rsidR="008A151D" w:rsidRDefault="008A151D" w:rsidP="00DF62B2">
      <w:r>
        <w:t xml:space="preserve">Vuejs also </w:t>
      </w:r>
      <w:r w:rsidR="006E2FD0">
        <w:t>does not</w:t>
      </w:r>
      <w:r>
        <w:t xml:space="preserve"> </w:t>
      </w:r>
      <w:r w:rsidR="00E03589">
        <w:t xml:space="preserve">use typescript which can be an advantage and disadvantage. </w:t>
      </w:r>
      <w:r w:rsidR="00A05232">
        <w:br/>
      </w:r>
    </w:p>
    <w:p w14:paraId="0E771949" w14:textId="77777777" w:rsidR="00155E9A" w:rsidRDefault="00155E9A">
      <w:pPr>
        <w:rPr>
          <w:rFonts w:asciiTheme="majorHAnsi" w:eastAsiaTheme="majorEastAsia" w:hAnsiTheme="majorHAnsi" w:cstheme="majorBidi"/>
          <w:color w:val="2F5496" w:themeColor="accent1" w:themeShade="BF"/>
          <w:sz w:val="32"/>
          <w:szCs w:val="32"/>
        </w:rPr>
      </w:pPr>
      <w:r>
        <w:br w:type="page"/>
      </w:r>
    </w:p>
    <w:p w14:paraId="229FC6CA" w14:textId="7D6E6073" w:rsidR="00A05232" w:rsidRDefault="00A05232" w:rsidP="00A05232">
      <w:pPr>
        <w:pStyle w:val="Heading1"/>
      </w:pPr>
      <w:bookmarkStart w:id="25" w:name="_Toc73394224"/>
      <w:r>
        <w:lastRenderedPageBreak/>
        <w:t xml:space="preserve">Store and retrieve data from </w:t>
      </w:r>
      <w:r w:rsidR="000C68B1">
        <w:t>a</w:t>
      </w:r>
      <w:r w:rsidR="00683583">
        <w:t>n</w:t>
      </w:r>
      <w:r w:rsidR="000C68B1">
        <w:t xml:space="preserve"> API.</w:t>
      </w:r>
      <w:bookmarkEnd w:id="25"/>
      <w:r w:rsidR="000C68B1">
        <w:t xml:space="preserve"> </w:t>
      </w:r>
    </w:p>
    <w:p w14:paraId="1E80CA44" w14:textId="7316D95F" w:rsidR="003F6E71" w:rsidRDefault="003F6E71" w:rsidP="003F6E71"/>
    <w:p w14:paraId="5617A34E" w14:textId="77777777" w:rsidR="0006767A" w:rsidRDefault="0006767A" w:rsidP="0006767A">
      <w:pPr>
        <w:pStyle w:val="Heading2"/>
      </w:pPr>
      <w:bookmarkStart w:id="26" w:name="_Toc73394225"/>
      <w:r>
        <w:t xml:space="preserve">Angular </w:t>
      </w:r>
      <w:r>
        <w:t>Store and retrieve data from an API.</w:t>
      </w:r>
      <w:bookmarkEnd w:id="26"/>
      <w:r>
        <w:t xml:space="preserve"> </w:t>
      </w:r>
    </w:p>
    <w:p w14:paraId="4E9E07D3" w14:textId="63E0DAA6" w:rsidR="0006767A" w:rsidRDefault="0006767A" w:rsidP="0006767A">
      <w:pPr>
        <w:pStyle w:val="Heading2"/>
      </w:pPr>
    </w:p>
    <w:p w14:paraId="17043E4F" w14:textId="6679B9C3" w:rsidR="003F6E71" w:rsidRDefault="003F6E71" w:rsidP="003F6E71">
      <w:r>
        <w:t xml:space="preserve">Both Angular and Vuejs are </w:t>
      </w:r>
      <w:r w:rsidR="00683583">
        <w:t>client-side</w:t>
      </w:r>
      <w:r>
        <w:t xml:space="preserve"> frameworks and can retrieve, update, and post data into the API and database. As mentioned before in the </w:t>
      </w:r>
      <w:r w:rsidR="0054029D">
        <w:t xml:space="preserve">previous examples </w:t>
      </w:r>
      <w:r w:rsidR="007719AB">
        <w:t xml:space="preserve">Angular and Vue use different </w:t>
      </w:r>
      <w:r w:rsidR="00993C65">
        <w:t xml:space="preserve">ways to pass the information to the API. In my approach for Angular I used </w:t>
      </w:r>
      <w:r w:rsidR="0061472D">
        <w:t xml:space="preserve">Services to pass the data to the API. In Vuejs, I have discussed how I passed information to the </w:t>
      </w:r>
      <w:r w:rsidR="00070BB0">
        <w:t xml:space="preserve">API through Axios. </w:t>
      </w:r>
    </w:p>
    <w:p w14:paraId="66D85936" w14:textId="455C72D6" w:rsidR="003878F3" w:rsidRDefault="003049F7" w:rsidP="003F6E71">
      <w:r>
        <w:t>Also,</w:t>
      </w:r>
      <w:r w:rsidR="003878F3">
        <w:t xml:space="preserve"> there is similarities to </w:t>
      </w:r>
      <w:r>
        <w:t xml:space="preserve">how user information is stored locally and used to manipulate </w:t>
      </w:r>
      <w:r w:rsidR="006D1D38">
        <w:t>what data is displayed</w:t>
      </w:r>
      <w:r w:rsidR="00776D15">
        <w:t xml:space="preserve">. </w:t>
      </w:r>
    </w:p>
    <w:p w14:paraId="06AE5D3A" w14:textId="54E5E0FC" w:rsidR="00776D15" w:rsidRDefault="00776D15" w:rsidP="003F6E71">
      <w:r>
        <w:t xml:space="preserve">In the Angular web </w:t>
      </w:r>
      <w:r w:rsidR="00F3324E">
        <w:t>application,</w:t>
      </w:r>
      <w:r>
        <w:t xml:space="preserve"> I </w:t>
      </w:r>
      <w:r w:rsidR="000C02F3">
        <w:t xml:space="preserve">created a </w:t>
      </w:r>
      <w:proofErr w:type="spellStart"/>
      <w:r w:rsidR="000C02F3">
        <w:t>userStorage</w:t>
      </w:r>
      <w:proofErr w:type="spellEnd"/>
      <w:r w:rsidR="000C02F3">
        <w:t xml:space="preserve"> service to store the login details of the user on the website at the current time. </w:t>
      </w:r>
    </w:p>
    <w:p w14:paraId="4ED4F01F" w14:textId="544DDFAE" w:rsidR="000C02F3" w:rsidRDefault="000C02F3" w:rsidP="003F6E71">
      <w:r>
        <w:rPr>
          <w:noProof/>
        </w:rPr>
        <w:drawing>
          <wp:inline distT="0" distB="0" distL="0" distR="0" wp14:anchorId="0C52DBEB" wp14:editId="61CB6E28">
            <wp:extent cx="4124325" cy="16954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24325" cy="1695450"/>
                    </a:xfrm>
                    <a:prstGeom prst="rect">
                      <a:avLst/>
                    </a:prstGeom>
                  </pic:spPr>
                </pic:pic>
              </a:graphicData>
            </a:graphic>
          </wp:inline>
        </w:drawing>
      </w:r>
    </w:p>
    <w:p w14:paraId="4A8AE64F" w14:textId="085CDB13" w:rsidR="000C02F3" w:rsidRDefault="00091790" w:rsidP="003F6E71">
      <w:r>
        <w:t xml:space="preserve">In the </w:t>
      </w:r>
      <w:proofErr w:type="spellStart"/>
      <w:r>
        <w:t>user</w:t>
      </w:r>
      <w:r w:rsidR="009F1BFE">
        <w:t>Storage</w:t>
      </w:r>
      <w:proofErr w:type="spellEnd"/>
      <w:r w:rsidR="009F1BFE">
        <w:t xml:space="preserve"> service </w:t>
      </w:r>
      <w:r w:rsidR="00F57685">
        <w:t xml:space="preserve">I used the </w:t>
      </w:r>
      <w:proofErr w:type="spellStart"/>
      <w:r w:rsidR="00F57685">
        <w:t>localstorage</w:t>
      </w:r>
      <w:proofErr w:type="spellEnd"/>
      <w:r w:rsidR="00F57685">
        <w:t xml:space="preserve"> to store a temporary token of the current user logged into the system. </w:t>
      </w:r>
    </w:p>
    <w:p w14:paraId="6D4D2604" w14:textId="6EB5818F" w:rsidR="00155E9A" w:rsidRDefault="00155E9A" w:rsidP="003F6E71">
      <w:r>
        <w:t xml:space="preserve">In doing this I am able display information about the logged in user and hide or show components depending on the </w:t>
      </w:r>
      <w:proofErr w:type="gramStart"/>
      <w:r>
        <w:t>users</w:t>
      </w:r>
      <w:proofErr w:type="gramEnd"/>
      <w:r>
        <w:t xml:space="preserve"> role. </w:t>
      </w:r>
    </w:p>
    <w:p w14:paraId="443838A5" w14:textId="698C4C9C" w:rsidR="00155E9A" w:rsidRDefault="00155E9A" w:rsidP="003F6E71">
      <w:r>
        <w:rPr>
          <w:noProof/>
        </w:rPr>
        <w:drawing>
          <wp:inline distT="0" distB="0" distL="0" distR="0" wp14:anchorId="4663EEA3" wp14:editId="73542077">
            <wp:extent cx="5731510" cy="284289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2842895"/>
                    </a:xfrm>
                    <a:prstGeom prst="rect">
                      <a:avLst/>
                    </a:prstGeom>
                  </pic:spPr>
                </pic:pic>
              </a:graphicData>
            </a:graphic>
          </wp:inline>
        </w:drawing>
      </w:r>
    </w:p>
    <w:p w14:paraId="1930583B" w14:textId="77777777" w:rsidR="00155E9A" w:rsidRDefault="00155E9A" w:rsidP="003F6E71"/>
    <w:p w14:paraId="74BEC8E4" w14:textId="562DC46B" w:rsidR="004337FE" w:rsidRDefault="004337FE" w:rsidP="003F6E71"/>
    <w:p w14:paraId="34D524CC" w14:textId="6FF17D79" w:rsidR="004337FE" w:rsidRDefault="004337FE" w:rsidP="003F6E71"/>
    <w:p w14:paraId="64190225" w14:textId="77777777" w:rsidR="006E705A" w:rsidRDefault="00155E9A">
      <w:r>
        <w:t xml:space="preserve">I have also created a backend API to display the items created names into a html viewable component. </w:t>
      </w:r>
    </w:p>
    <w:p w14:paraId="77022C48" w14:textId="77777777" w:rsidR="00802281" w:rsidRDefault="00802281">
      <w:r>
        <w:rPr>
          <w:noProof/>
        </w:rPr>
        <w:drawing>
          <wp:inline distT="0" distB="0" distL="0" distR="0" wp14:anchorId="05FC6686" wp14:editId="3EF5DFBF">
            <wp:extent cx="3381375" cy="20574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381375" cy="2057400"/>
                    </a:xfrm>
                    <a:prstGeom prst="rect">
                      <a:avLst/>
                    </a:prstGeom>
                  </pic:spPr>
                </pic:pic>
              </a:graphicData>
            </a:graphic>
          </wp:inline>
        </w:drawing>
      </w:r>
    </w:p>
    <w:p w14:paraId="5660C7F2" w14:textId="77777777" w:rsidR="00A0500F" w:rsidRDefault="008F6EF3">
      <w:r>
        <w:t xml:space="preserve">This API is used for both of my front-end frameworks. </w:t>
      </w:r>
    </w:p>
    <w:p w14:paraId="06F7C495" w14:textId="77777777" w:rsidR="001C4B7F" w:rsidRDefault="00A0500F">
      <w:r>
        <w:rPr>
          <w:noProof/>
        </w:rPr>
        <w:drawing>
          <wp:inline distT="0" distB="0" distL="0" distR="0" wp14:anchorId="0C9672E6" wp14:editId="7D7A58F8">
            <wp:extent cx="5731510" cy="2224405"/>
            <wp:effectExtent l="0" t="0" r="254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2224405"/>
                    </a:xfrm>
                    <a:prstGeom prst="rect">
                      <a:avLst/>
                    </a:prstGeom>
                  </pic:spPr>
                </pic:pic>
              </a:graphicData>
            </a:graphic>
          </wp:inline>
        </w:drawing>
      </w:r>
    </w:p>
    <w:p w14:paraId="4EE99C7A" w14:textId="77777777" w:rsidR="001C4B7F" w:rsidRDefault="001C4B7F">
      <w:r>
        <w:t>This loops each of the items from the database and displays it a new div.</w:t>
      </w:r>
    </w:p>
    <w:p w14:paraId="008DBA53" w14:textId="77777777" w:rsidR="004125DC" w:rsidRDefault="004125DC">
      <w:r>
        <w:rPr>
          <w:noProof/>
        </w:rPr>
        <w:lastRenderedPageBreak/>
        <w:drawing>
          <wp:inline distT="0" distB="0" distL="0" distR="0" wp14:anchorId="3500C8A3" wp14:editId="7A1DDAF8">
            <wp:extent cx="5476875" cy="43815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76875" cy="4381500"/>
                    </a:xfrm>
                    <a:prstGeom prst="rect">
                      <a:avLst/>
                    </a:prstGeom>
                  </pic:spPr>
                </pic:pic>
              </a:graphicData>
            </a:graphic>
          </wp:inline>
        </w:drawing>
      </w:r>
    </w:p>
    <w:p w14:paraId="3D39132E" w14:textId="77777777" w:rsidR="009B2C11" w:rsidRDefault="004125DC">
      <w:r>
        <w:t>This is the typescript of my items</w:t>
      </w:r>
      <w:r w:rsidR="009130F9">
        <w:t xml:space="preserve">. The file puts the </w:t>
      </w:r>
      <w:proofErr w:type="spellStart"/>
      <w:r w:rsidR="009130F9">
        <w:t>eventservice</w:t>
      </w:r>
      <w:proofErr w:type="spellEnd"/>
      <w:r w:rsidR="009130F9">
        <w:t xml:space="preserve"> inside the constructor. </w:t>
      </w:r>
      <w:r w:rsidR="009B2C11">
        <w:t xml:space="preserve">The </w:t>
      </w:r>
      <w:proofErr w:type="spellStart"/>
      <w:r w:rsidR="009B2C11">
        <w:t>evenservice</w:t>
      </w:r>
      <w:proofErr w:type="spellEnd"/>
      <w:r w:rsidR="009B2C11">
        <w:t xml:space="preserve"> is called and the </w:t>
      </w:r>
      <w:proofErr w:type="spellStart"/>
      <w:r w:rsidR="009B2C11">
        <w:t>getEvents</w:t>
      </w:r>
      <w:proofErr w:type="spellEnd"/>
      <w:r w:rsidR="009B2C11">
        <w:t xml:space="preserve"> method is called from the even service. </w:t>
      </w:r>
    </w:p>
    <w:p w14:paraId="4D95FE27" w14:textId="77777777" w:rsidR="004037CC" w:rsidRDefault="004037CC">
      <w:r>
        <w:rPr>
          <w:noProof/>
        </w:rPr>
        <w:drawing>
          <wp:inline distT="0" distB="0" distL="0" distR="0" wp14:anchorId="016879D6" wp14:editId="31DFA147">
            <wp:extent cx="5731510" cy="19640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1964055"/>
                    </a:xfrm>
                    <a:prstGeom prst="rect">
                      <a:avLst/>
                    </a:prstGeom>
                  </pic:spPr>
                </pic:pic>
              </a:graphicData>
            </a:graphic>
          </wp:inline>
        </w:drawing>
      </w:r>
    </w:p>
    <w:p w14:paraId="4D75A2A2" w14:textId="77777777" w:rsidR="00981165" w:rsidRDefault="004037CC">
      <w:r>
        <w:t>The event service then grabs the data from the database</w:t>
      </w:r>
      <w:r w:rsidR="004A724F">
        <w:t xml:space="preserve">. </w:t>
      </w:r>
    </w:p>
    <w:p w14:paraId="04261549" w14:textId="77777777" w:rsidR="00981165" w:rsidRDefault="00981165">
      <w:r>
        <w:br w:type="page"/>
      </w:r>
    </w:p>
    <w:p w14:paraId="44CFBD82" w14:textId="6E94BE4F" w:rsidR="00981165" w:rsidRDefault="0030144D" w:rsidP="0030144D">
      <w:pPr>
        <w:pStyle w:val="Heading2"/>
      </w:pPr>
      <w:bookmarkStart w:id="27" w:name="_Toc73394226"/>
      <w:r>
        <w:lastRenderedPageBreak/>
        <w:t>Vuejs</w:t>
      </w:r>
      <w:r>
        <w:t xml:space="preserve"> Store and retrieve data from an API.</w:t>
      </w:r>
      <w:bookmarkEnd w:id="27"/>
    </w:p>
    <w:p w14:paraId="760B9138" w14:textId="77777777" w:rsidR="0030144D" w:rsidRPr="0030144D" w:rsidRDefault="0030144D" w:rsidP="0030144D"/>
    <w:p w14:paraId="4E78C9F4" w14:textId="4449B79B" w:rsidR="00E261AF" w:rsidRDefault="00E261AF" w:rsidP="00E261AF">
      <w:r>
        <w:t>Inserting information using Vuejs has been described in the other process, but as a summary, the mains difference between Vuejs and Angular is that Vuejs uses Axios to quickly pass the information to the API, whereas Angular has a few extra layers/levels. It is technically quicker and easier to pass and retrieve data using Axios from Vuejs, however, I found the process to be more confusing and messier. I rather used a few more layers and steps to make my code cleaner.</w:t>
      </w:r>
    </w:p>
    <w:p w14:paraId="65A0A3FB" w14:textId="36549699" w:rsidR="00E261AF" w:rsidRDefault="00E261AF" w:rsidP="00E261AF">
      <w:r>
        <w:t>Retrieving data from</w:t>
      </w:r>
      <w:r w:rsidR="002A5818">
        <w:t xml:space="preserve"> the API with Vue is quite different to the approach Angular took. </w:t>
      </w:r>
    </w:p>
    <w:p w14:paraId="66222C2B" w14:textId="1CF024B0" w:rsidR="002A5818" w:rsidRDefault="002A5818" w:rsidP="00E261AF">
      <w:r>
        <w:t xml:space="preserve">First you must import Axios, Vue, and Vue-Axios. </w:t>
      </w:r>
    </w:p>
    <w:p w14:paraId="43BC29BC" w14:textId="15D95133" w:rsidR="002A5818" w:rsidRDefault="002A5818" w:rsidP="00E261AF">
      <w:r>
        <w:rPr>
          <w:noProof/>
        </w:rPr>
        <w:drawing>
          <wp:inline distT="0" distB="0" distL="0" distR="0" wp14:anchorId="3A9D4949" wp14:editId="3F114D90">
            <wp:extent cx="3057525" cy="12287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057525" cy="1228725"/>
                    </a:xfrm>
                    <a:prstGeom prst="rect">
                      <a:avLst/>
                    </a:prstGeom>
                  </pic:spPr>
                </pic:pic>
              </a:graphicData>
            </a:graphic>
          </wp:inline>
        </w:drawing>
      </w:r>
    </w:p>
    <w:p w14:paraId="4D0CDABB" w14:textId="65D89006" w:rsidR="002A5818" w:rsidRDefault="002A5818" w:rsidP="00E261AF"/>
    <w:p w14:paraId="401A1A0F" w14:textId="0A82FAA5" w:rsidR="002A5818" w:rsidRDefault="002E5C25" w:rsidP="00E261AF">
      <w:r>
        <w:t>Next,</w:t>
      </w:r>
      <w:r w:rsidR="002A5818">
        <w:t xml:space="preserve"> I created the list </w:t>
      </w:r>
      <w:r w:rsidR="008B3EB2">
        <w:t>object.</w:t>
      </w:r>
    </w:p>
    <w:p w14:paraId="3A27C91F" w14:textId="05198585" w:rsidR="002A5818" w:rsidRDefault="002A5818" w:rsidP="00E261AF">
      <w:r>
        <w:rPr>
          <w:noProof/>
        </w:rPr>
        <w:drawing>
          <wp:inline distT="0" distB="0" distL="0" distR="0" wp14:anchorId="28F8E56B" wp14:editId="6F860FD0">
            <wp:extent cx="2952750" cy="10763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952750" cy="1076325"/>
                    </a:xfrm>
                    <a:prstGeom prst="rect">
                      <a:avLst/>
                    </a:prstGeom>
                  </pic:spPr>
                </pic:pic>
              </a:graphicData>
            </a:graphic>
          </wp:inline>
        </w:drawing>
      </w:r>
    </w:p>
    <w:p w14:paraId="3F23E29C" w14:textId="340A38A3" w:rsidR="002A5818" w:rsidRDefault="002A5818" w:rsidP="00E261AF">
      <w:r>
        <w:t xml:space="preserve">I then used Axios to retrieve the information from the </w:t>
      </w:r>
      <w:r w:rsidR="00F17B8F">
        <w:t xml:space="preserve">API </w:t>
      </w:r>
      <w:proofErr w:type="gramStart"/>
      <w:r w:rsidR="00F1384B">
        <w:t>response</w:t>
      </w:r>
      <w:proofErr w:type="gramEnd"/>
    </w:p>
    <w:p w14:paraId="06D9E82E" w14:textId="6B2F5731" w:rsidR="00F1384B" w:rsidRDefault="00F1384B" w:rsidP="00E261AF">
      <w:r>
        <w:rPr>
          <w:noProof/>
        </w:rPr>
        <w:drawing>
          <wp:inline distT="0" distB="0" distL="0" distR="0" wp14:anchorId="1A9DC4C8" wp14:editId="57BC3AF9">
            <wp:extent cx="5731510" cy="2108200"/>
            <wp:effectExtent l="0" t="0" r="254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2108200"/>
                    </a:xfrm>
                    <a:prstGeom prst="rect">
                      <a:avLst/>
                    </a:prstGeom>
                  </pic:spPr>
                </pic:pic>
              </a:graphicData>
            </a:graphic>
          </wp:inline>
        </w:drawing>
      </w:r>
    </w:p>
    <w:p w14:paraId="1230F2DB" w14:textId="0781FE89" w:rsidR="00F1384B" w:rsidRDefault="00FE3C48" w:rsidP="00E261AF">
      <w:r>
        <w:t>Similarly,</w:t>
      </w:r>
      <w:r w:rsidR="00F1384B">
        <w:t xml:space="preserve"> to Angular Vue has a </w:t>
      </w:r>
      <w:r w:rsidR="00CA6C06">
        <w:t>v-for looping call that displays each item as a td element onto the browser.</w:t>
      </w:r>
    </w:p>
    <w:p w14:paraId="415C82CA" w14:textId="62CE3367" w:rsidR="00CA6C06" w:rsidRDefault="00C67AA8" w:rsidP="00E261AF">
      <w:r>
        <w:rPr>
          <w:noProof/>
        </w:rPr>
        <w:lastRenderedPageBreak/>
        <w:drawing>
          <wp:inline distT="0" distB="0" distL="0" distR="0" wp14:anchorId="1B96E96F" wp14:editId="07861A33">
            <wp:extent cx="4876800" cy="31718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876800" cy="3171825"/>
                    </a:xfrm>
                    <a:prstGeom prst="rect">
                      <a:avLst/>
                    </a:prstGeom>
                  </pic:spPr>
                </pic:pic>
              </a:graphicData>
            </a:graphic>
          </wp:inline>
        </w:drawing>
      </w:r>
    </w:p>
    <w:p w14:paraId="1D3936AD" w14:textId="21C5DA74" w:rsidR="003924C4" w:rsidRPr="00981165" w:rsidRDefault="003924C4" w:rsidP="00E261AF">
      <w:pPr>
        <w:rPr>
          <w:rFonts w:asciiTheme="majorHAnsi" w:eastAsiaTheme="majorEastAsia" w:hAnsiTheme="majorHAnsi" w:cstheme="majorBidi"/>
          <w:color w:val="2F5496" w:themeColor="accent1" w:themeShade="BF"/>
          <w:sz w:val="32"/>
          <w:szCs w:val="32"/>
        </w:rPr>
      </w:pPr>
    </w:p>
    <w:p w14:paraId="626C7711" w14:textId="77777777" w:rsidR="00907247" w:rsidRDefault="00907247">
      <w:pPr>
        <w:rPr>
          <w:rFonts w:asciiTheme="majorHAnsi" w:eastAsiaTheme="majorEastAsia" w:hAnsiTheme="majorHAnsi" w:cstheme="majorBidi"/>
          <w:color w:val="2F5496" w:themeColor="accent1" w:themeShade="BF"/>
          <w:sz w:val="32"/>
          <w:szCs w:val="32"/>
        </w:rPr>
      </w:pPr>
      <w:r>
        <w:br w:type="page"/>
      </w:r>
    </w:p>
    <w:p w14:paraId="1E678338" w14:textId="55380D8B" w:rsidR="004337FE" w:rsidRDefault="004337FE" w:rsidP="004337FE">
      <w:pPr>
        <w:pStyle w:val="Heading1"/>
      </w:pPr>
      <w:bookmarkStart w:id="28" w:name="_Toc73394227"/>
      <w:r>
        <w:lastRenderedPageBreak/>
        <w:t>Recommendation of framework to use.</w:t>
      </w:r>
      <w:bookmarkEnd w:id="28"/>
    </w:p>
    <w:p w14:paraId="7661E126" w14:textId="240760D9" w:rsidR="004337FE" w:rsidRDefault="004337FE" w:rsidP="004337FE"/>
    <w:p w14:paraId="4A1B29FE" w14:textId="26B0668F" w:rsidR="004337FE" w:rsidRDefault="004337FE" w:rsidP="004337FE">
      <w:r>
        <w:t xml:space="preserve">Overall, I enjoyed using the Angular framework more than the Vue framework. There are many factors into why I would recommend using Vue over Angular. In my personal experience Angular has a more logical process for frontend web development. I enjoyed using the Angular cli for creating components and services. In the Angular cli you can type ng g c “Component name”. Instantly all the files for the component are created. You can do the same thing for creating services ng g s “Service name”. </w:t>
      </w:r>
    </w:p>
    <w:p w14:paraId="585B5676" w14:textId="5A30DFD3" w:rsidR="004337FE" w:rsidRDefault="004337FE" w:rsidP="004337FE">
      <w:r>
        <w:t xml:space="preserve">I recommend using Angular if you want to create lots of components and services fast. Since the Angular cli already has auto generated files, it is difficult to create errors. </w:t>
      </w:r>
    </w:p>
    <w:p w14:paraId="20077E57" w14:textId="308CCFBC" w:rsidR="00D62E35" w:rsidRDefault="00D62E35" w:rsidP="00D62E35">
      <w:pPr>
        <w:pStyle w:val="Heading2"/>
      </w:pPr>
      <w:bookmarkStart w:id="29" w:name="_Toc73394228"/>
      <w:r>
        <w:t>Pros and Cons of Angular</w:t>
      </w:r>
      <w:bookmarkEnd w:id="29"/>
    </w:p>
    <w:p w14:paraId="1888F5F8" w14:textId="7DC62DB2" w:rsidR="00D62E35" w:rsidRDefault="00D62E35" w:rsidP="00D62E35">
      <w:r>
        <w:t>Angular has been further developed and updates overtime, which provides a steady platform for web development, however, it can take longer to build applications</w:t>
      </w:r>
      <w:r w:rsidR="00492116">
        <w:t xml:space="preserve"> </w:t>
      </w:r>
      <w:r w:rsidR="00492116">
        <w:fldChar w:fldCharType="begin"/>
      </w:r>
      <w:r w:rsidR="00492116">
        <w:instrText xml:space="preserve"> ADDIN ZOTERO_ITEM CSL_CITATION {"citationID":"a3ja1sle","properties":{"formattedCitation":"({\\i{}Angular vs. Vue \\uc0\\u8211{} Which Is Best for Programming in 2020?}, 2020)","plainCitation":"(Angular vs. Vue – Which Is Best for Programming in 2020?, 2020)","noteIndex":0},"citationItems":[{"id":23,"uris":["http://zotero.org/users/local/RfbU49rY/items/ZL9835CZ"],"uri":["http://zotero.org/users/local/RfbU49rY/items/ZL9835CZ"],"itemData":{"id":23,"type":"webpage","abstract":"Angular is Google’s advanced and mature JavaScript framework. It is practical and useful, but it takes time to build applications.  Vue, on the other side, is more suited to less demanding applications and is often used for swift prototyping.  Despite the massive popularity of Angular, Google chose to use","container-title":"freeCodeCamp.org","language":"en","title":"Angular vs. Vue – Which is Best for Programming in 2020?","URL":"https://www.freecodecamp.org/news/angular-vs-vue-which-is-best-for-programming-in-2020/","accessed":{"date-parts":[["2021",5,31]]},"issued":{"date-parts":[["2020",9,8]]}}}],"schema":"https://github.com/citation-style-language/schema/raw/master/csl-citation.json"} </w:instrText>
      </w:r>
      <w:r w:rsidR="00492116">
        <w:fldChar w:fldCharType="separate"/>
      </w:r>
      <w:r w:rsidR="00492116" w:rsidRPr="00492116">
        <w:rPr>
          <w:rFonts w:ascii="Calibri" w:hAnsi="Calibri" w:cs="Calibri"/>
          <w:szCs w:val="24"/>
        </w:rPr>
        <w:t>(</w:t>
      </w:r>
      <w:r w:rsidR="00492116" w:rsidRPr="00492116">
        <w:rPr>
          <w:rFonts w:ascii="Calibri" w:hAnsi="Calibri" w:cs="Calibri"/>
          <w:i/>
          <w:iCs/>
          <w:szCs w:val="24"/>
        </w:rPr>
        <w:t>Angular vs. Vue – Which Is Best for Programming in 2020?</w:t>
      </w:r>
      <w:r w:rsidR="00492116" w:rsidRPr="00492116">
        <w:rPr>
          <w:rFonts w:ascii="Calibri" w:hAnsi="Calibri" w:cs="Calibri"/>
          <w:szCs w:val="24"/>
        </w:rPr>
        <w:t>, 2020)</w:t>
      </w:r>
      <w:r w:rsidR="00492116">
        <w:fldChar w:fldCharType="end"/>
      </w:r>
      <w:r>
        <w:t xml:space="preserve">.  </w:t>
      </w:r>
    </w:p>
    <w:p w14:paraId="36D40199" w14:textId="4E934A4C" w:rsidR="000125A2" w:rsidRDefault="000125A2" w:rsidP="00D62E35">
      <w:r>
        <w:t xml:space="preserve">Using Vuejs can benefit the developer as it takes less time to start prototyping and build an application together. However, Vuejs can be proven to be less advantageous for bigger, extensive applications </w:t>
      </w:r>
      <w:r>
        <w:fldChar w:fldCharType="begin"/>
      </w:r>
      <w:r>
        <w:instrText xml:space="preserve"> ADDIN ZOTERO_ITEM CSL_CITATION {"citationID":"tmoRO22M","properties":{"formattedCitation":"({\\i{}Angular vs. Vue \\uc0\\u8211{} Which Is Best for Programming in 2020?}, 2020)","plainCitation":"(Angular vs. Vue – Which Is Best for Programming in 2020?, 2020)","noteIndex":0},"citationItems":[{"id":23,"uris":["http://zotero.org/users/local/RfbU49rY/items/ZL9835CZ"],"uri":["http://zotero.org/users/local/RfbU49rY/items/ZL9835CZ"],"itemData":{"id":23,"type":"webpage","abstract":"Angular is Google’s advanced and mature JavaScript framework. It is practical and useful, but it takes time to build applications.  Vue, on the other side, is more suited to less demanding applications and is often used for swift prototyping.  Despite the massive popularity of Angular, Google chose to use","container-title":"freeCodeCamp.org","language":"en","title":"Angular vs. Vue – Which is Best for Programming in 2020?","URL":"https://www.freecodecamp.org/news/angular-vs-vue-which-is-best-for-programming-in-2020/","accessed":{"date-parts":[["2021",5,31]]},"issued":{"date-parts":[["2020",9,8]]}}}],"schema":"https://github.com/citation-style-language/schema/raw/master/csl-citation.json"} </w:instrText>
      </w:r>
      <w:r>
        <w:fldChar w:fldCharType="separate"/>
      </w:r>
      <w:r w:rsidRPr="000125A2">
        <w:rPr>
          <w:rFonts w:ascii="Calibri" w:hAnsi="Calibri" w:cs="Calibri"/>
          <w:szCs w:val="24"/>
        </w:rPr>
        <w:t>(</w:t>
      </w:r>
      <w:r w:rsidRPr="000125A2">
        <w:rPr>
          <w:rFonts w:ascii="Calibri" w:hAnsi="Calibri" w:cs="Calibri"/>
          <w:i/>
          <w:iCs/>
          <w:szCs w:val="24"/>
        </w:rPr>
        <w:t>Angular vs. Vue – Which Is Best for Programming in 2020?</w:t>
      </w:r>
      <w:r w:rsidRPr="000125A2">
        <w:rPr>
          <w:rFonts w:ascii="Calibri" w:hAnsi="Calibri" w:cs="Calibri"/>
          <w:szCs w:val="24"/>
        </w:rPr>
        <w:t>, 2020)</w:t>
      </w:r>
      <w:r>
        <w:fldChar w:fldCharType="end"/>
      </w:r>
      <w:r>
        <w:t xml:space="preserve">. </w:t>
      </w:r>
    </w:p>
    <w:p w14:paraId="0DC6891D" w14:textId="77777777" w:rsidR="004F559A" w:rsidRDefault="00DC6D12" w:rsidP="00D62E35">
      <w:r>
        <w:t xml:space="preserve">A benefit of Vuejs is that it has become widely popular and is being used by more companies everyday </w:t>
      </w:r>
      <w:r>
        <w:fldChar w:fldCharType="begin"/>
      </w:r>
      <w:r>
        <w:instrText xml:space="preserve"> ADDIN ZOTERO_ITEM CSL_CITATION {"citationID":"k8s4oIm1","properties":{"formattedCitation":"({\\i{}Angular vs. Vue \\uc0\\u8211{} Which Is Best for Programming in 2020?}, 2020)","plainCitation":"(Angular vs. Vue – Which Is Best for Programming in 2020?, 2020)","noteIndex":0},"citationItems":[{"id":23,"uris":["http://zotero.org/users/local/RfbU49rY/items/ZL9835CZ"],"uri":["http://zotero.org/users/local/RfbU49rY/items/ZL9835CZ"],"itemData":{"id":23,"type":"webpage","abstract":"Angular is Google’s advanced and mature JavaScript framework. It is practical and useful, but it takes time to build applications.  Vue, on the other side, is more suited to less demanding applications and is often used for swift prototyping.  Despite the massive popularity of Angular, Google chose to use","container-title":"freeCodeCamp.org","language":"en","title":"Angular vs. Vue – Which is Best for Programming in 2020?","URL":"https://www.freecodecamp.org/news/angular-vs-vue-which-is-best-for-programming-in-2020/","accessed":{"date-parts":[["2021",5,31]]},"issued":{"date-parts":[["2020",9,8]]}}}],"schema":"https://github.com/citation-style-language/schema/raw/master/csl-citation.json"} </w:instrText>
      </w:r>
      <w:r>
        <w:fldChar w:fldCharType="separate"/>
      </w:r>
      <w:r w:rsidRPr="00DC6D12">
        <w:rPr>
          <w:rFonts w:ascii="Calibri" w:hAnsi="Calibri" w:cs="Calibri"/>
          <w:szCs w:val="24"/>
        </w:rPr>
        <w:t>(</w:t>
      </w:r>
      <w:r w:rsidRPr="00DC6D12">
        <w:rPr>
          <w:rFonts w:ascii="Calibri" w:hAnsi="Calibri" w:cs="Calibri"/>
          <w:i/>
          <w:iCs/>
          <w:szCs w:val="24"/>
        </w:rPr>
        <w:t>Angular vs. Vue – Which Is Best for Programming in 2020?</w:t>
      </w:r>
      <w:r w:rsidRPr="00DC6D12">
        <w:rPr>
          <w:rFonts w:ascii="Calibri" w:hAnsi="Calibri" w:cs="Calibri"/>
          <w:szCs w:val="24"/>
        </w:rPr>
        <w:t>, 2020)</w:t>
      </w:r>
      <w:r>
        <w:fldChar w:fldCharType="end"/>
      </w:r>
      <w:r>
        <w:t>.</w:t>
      </w:r>
    </w:p>
    <w:p w14:paraId="1EF664B0" w14:textId="77777777" w:rsidR="00DA202F" w:rsidRDefault="004F559A" w:rsidP="00D62E35">
      <w:r>
        <w:t xml:space="preserve">As mentioned before Angular is best for bigger and larger UI applications. </w:t>
      </w:r>
    </w:p>
    <w:p w14:paraId="0396321C" w14:textId="3363FA5F" w:rsidR="000125A2" w:rsidRDefault="00DA202F" w:rsidP="00D62E35">
      <w:r>
        <w:t xml:space="preserve">Angular uses two-way data binding to allow for asynchronous services and third-party technology to be incorporated. Whereas, Vue uses one way data flow, it creates smooth data flow which can speed up the development of applications </w:t>
      </w:r>
      <w:r>
        <w:fldChar w:fldCharType="begin"/>
      </w:r>
      <w:r>
        <w:instrText xml:space="preserve"> ADDIN ZOTERO_ITEM CSL_CITATION {"citationID":"slRS3Ogw","properties":{"formattedCitation":"({\\i{}Angular vs. Vue \\uc0\\u8211{} Which Is Best for Programming in 2020?}, 2020)","plainCitation":"(Angular vs. Vue – Which Is Best for Programming in 2020?, 2020)","noteIndex":0},"citationItems":[{"id":23,"uris":["http://zotero.org/users/local/RfbU49rY/items/ZL9835CZ"],"uri":["http://zotero.org/users/local/RfbU49rY/items/ZL9835CZ"],"itemData":{"id":23,"type":"webpage","abstract":"Angular is Google’s advanced and mature JavaScript framework. It is practical and useful, but it takes time to build applications.  Vue, on the other side, is more suited to less demanding applications and is often used for swift prototyping.  Despite the massive popularity of Angular, Google chose to use","container-title":"freeCodeCamp.org","language":"en","title":"Angular vs. Vue – Which is Best for Programming in 2020?","URL":"https://www.freecodecamp.org/news/angular-vs-vue-which-is-best-for-programming-in-2020/","accessed":{"date-parts":[["2021",5,31]]},"issued":{"date-parts":[["2020",9,8]]}}}],"schema":"https://github.com/citation-style-language/schema/raw/master/csl-citation.json"} </w:instrText>
      </w:r>
      <w:r>
        <w:fldChar w:fldCharType="separate"/>
      </w:r>
      <w:r w:rsidRPr="00DA202F">
        <w:rPr>
          <w:rFonts w:ascii="Calibri" w:hAnsi="Calibri" w:cs="Calibri"/>
          <w:szCs w:val="24"/>
        </w:rPr>
        <w:t>(</w:t>
      </w:r>
      <w:r w:rsidRPr="00DA202F">
        <w:rPr>
          <w:rFonts w:ascii="Calibri" w:hAnsi="Calibri" w:cs="Calibri"/>
          <w:i/>
          <w:iCs/>
          <w:szCs w:val="24"/>
        </w:rPr>
        <w:t>Angular vs. Vue – Which Is Best for Programming in 2020?</w:t>
      </w:r>
      <w:r w:rsidRPr="00DA202F">
        <w:rPr>
          <w:rFonts w:ascii="Calibri" w:hAnsi="Calibri" w:cs="Calibri"/>
          <w:szCs w:val="24"/>
        </w:rPr>
        <w:t>, 2020)</w:t>
      </w:r>
      <w:r>
        <w:fldChar w:fldCharType="end"/>
      </w:r>
      <w:r>
        <w:t xml:space="preserve">. </w:t>
      </w:r>
      <w:r w:rsidR="00DC6D12">
        <w:t xml:space="preserve"> </w:t>
      </w:r>
    </w:p>
    <w:p w14:paraId="13D6FEC7" w14:textId="1D7EB93C" w:rsidR="005860E6" w:rsidRDefault="00766FEA" w:rsidP="00D62E35">
      <w:r>
        <w:t xml:space="preserve">Angular is known to be more complex and have a harder time to learn and understand official Angular documentation </w:t>
      </w:r>
      <w:r>
        <w:fldChar w:fldCharType="begin"/>
      </w:r>
      <w:r>
        <w:instrText xml:space="preserve"> ADDIN ZOTERO_ITEM CSL_CITATION {"citationID":"YG4hqBfL","properties":{"formattedCitation":"({\\i{}Angular vs. Vue \\uc0\\u8211{} Which Is Best for Programming in 2020?}, 2020)","plainCitation":"(Angular vs. Vue – Which Is Best for Programming in 2020?, 2020)","noteIndex":0},"citationItems":[{"id":23,"uris":["http://zotero.org/users/local/RfbU49rY/items/ZL9835CZ"],"uri":["http://zotero.org/users/local/RfbU49rY/items/ZL9835CZ"],"itemData":{"id":23,"type":"webpage","abstract":"Angular is Google’s advanced and mature JavaScript framework. It is practical and useful, but it takes time to build applications.  Vue, on the other side, is more suited to less demanding applications and is often used for swift prototyping.  Despite the massive popularity of Angular, Google chose to use","container-title":"freeCodeCamp.org","language":"en","title":"Angular vs. Vue – Which is Best for Programming in 2020?","URL":"https://www.freecodecamp.org/news/angular-vs-vue-which-is-best-for-programming-in-2020/","accessed":{"date-parts":[["2021",5,31]]},"issued":{"date-parts":[["2020",9,8]]}}}],"schema":"https://github.com/citation-style-language/schema/raw/master/csl-citation.json"} </w:instrText>
      </w:r>
      <w:r>
        <w:fldChar w:fldCharType="separate"/>
      </w:r>
      <w:r w:rsidRPr="00766FEA">
        <w:rPr>
          <w:rFonts w:ascii="Calibri" w:hAnsi="Calibri" w:cs="Calibri"/>
          <w:szCs w:val="24"/>
        </w:rPr>
        <w:t>(</w:t>
      </w:r>
      <w:r w:rsidRPr="00766FEA">
        <w:rPr>
          <w:rFonts w:ascii="Calibri" w:hAnsi="Calibri" w:cs="Calibri"/>
          <w:i/>
          <w:iCs/>
          <w:szCs w:val="24"/>
        </w:rPr>
        <w:t>Angular vs. Vue – Which Is Best for Programming in 2020?</w:t>
      </w:r>
      <w:r w:rsidRPr="00766FEA">
        <w:rPr>
          <w:rFonts w:ascii="Calibri" w:hAnsi="Calibri" w:cs="Calibri"/>
          <w:szCs w:val="24"/>
        </w:rPr>
        <w:t>, 2020)</w:t>
      </w:r>
      <w:r>
        <w:fldChar w:fldCharType="end"/>
      </w:r>
      <w:r>
        <w:t xml:space="preserve">. </w:t>
      </w:r>
      <w:r w:rsidR="005860E6">
        <w:t xml:space="preserve">One the other hand Vuejs is easy and simple for first time beginners </w:t>
      </w:r>
      <w:r w:rsidR="005860E6">
        <w:fldChar w:fldCharType="begin"/>
      </w:r>
      <w:r w:rsidR="005860E6">
        <w:instrText xml:space="preserve"> ADDIN ZOTERO_ITEM CSL_CITATION {"citationID":"Z4o3QiHM","properties":{"formattedCitation":"({\\i{}Angular vs. Vue \\uc0\\u8211{} Which Is Best for Programming in 2020?}, 2020)","plainCitation":"(Angular vs. Vue – Which Is Best for Programming in 2020?, 2020)","noteIndex":0},"citationItems":[{"id":23,"uris":["http://zotero.org/users/local/RfbU49rY/items/ZL9835CZ"],"uri":["http://zotero.org/users/local/RfbU49rY/items/ZL9835CZ"],"itemData":{"id":23,"type":"webpage","abstract":"Angular is Google’s advanced and mature JavaScript framework. It is practical and useful, but it takes time to build applications.  Vue, on the other side, is more suited to less demanding applications and is often used for swift prototyping.  Despite the massive popularity of Angular, Google chose to use","container-title":"freeCodeCamp.org","language":"en","title":"Angular vs. Vue – Which is Best for Programming in 2020?","URL":"https://www.freecodecamp.org/news/angular-vs-vue-which-is-best-for-programming-in-2020/","accessed":{"date-parts":[["2021",5,31]]},"issued":{"date-parts":[["2020",9,8]]}}}],"schema":"https://github.com/citation-style-language/schema/raw/master/csl-citation.json"} </w:instrText>
      </w:r>
      <w:r w:rsidR="005860E6">
        <w:fldChar w:fldCharType="separate"/>
      </w:r>
      <w:r w:rsidR="005860E6" w:rsidRPr="005860E6">
        <w:rPr>
          <w:rFonts w:ascii="Calibri" w:hAnsi="Calibri" w:cs="Calibri"/>
          <w:szCs w:val="24"/>
        </w:rPr>
        <w:t>(</w:t>
      </w:r>
      <w:r w:rsidR="005860E6" w:rsidRPr="005860E6">
        <w:rPr>
          <w:rFonts w:ascii="Calibri" w:hAnsi="Calibri" w:cs="Calibri"/>
          <w:i/>
          <w:iCs/>
          <w:szCs w:val="24"/>
        </w:rPr>
        <w:t>Angular vs. Vue – Which Is Best for Programming in 2020?</w:t>
      </w:r>
      <w:r w:rsidR="005860E6" w:rsidRPr="005860E6">
        <w:rPr>
          <w:rFonts w:ascii="Calibri" w:hAnsi="Calibri" w:cs="Calibri"/>
          <w:szCs w:val="24"/>
        </w:rPr>
        <w:t>, 2020)</w:t>
      </w:r>
      <w:r w:rsidR="005860E6">
        <w:fldChar w:fldCharType="end"/>
      </w:r>
      <w:r w:rsidR="005860E6">
        <w:t>.</w:t>
      </w:r>
    </w:p>
    <w:p w14:paraId="3E26B0E4" w14:textId="78DB6C33" w:rsidR="005860E6" w:rsidRDefault="005860E6" w:rsidP="00D62E35">
      <w:r>
        <w:t xml:space="preserve">In saying this Angular can provide more complexity and flexibility for developing websites. Vuejs </w:t>
      </w:r>
      <w:r w:rsidR="00AF5C43">
        <w:t>does not</w:t>
      </w:r>
      <w:r>
        <w:t xml:space="preserve"> quite have the same flexibility and sophistication for </w:t>
      </w:r>
      <w:r w:rsidR="00EE7D47">
        <w:t>creating extensive complex applications</w:t>
      </w:r>
      <w:r w:rsidR="00FA4B54">
        <w:t xml:space="preserve"> </w:t>
      </w:r>
      <w:r w:rsidR="00FA4B54">
        <w:fldChar w:fldCharType="begin"/>
      </w:r>
      <w:r w:rsidR="00FA4B54">
        <w:instrText xml:space="preserve"> ADDIN ZOTERO_ITEM CSL_CITATION {"citationID":"AN3OY8cm","properties":{"formattedCitation":"({\\i{}Angular vs. Vue \\uc0\\u8211{} Which Is Best for Programming in 2020?}, 2020)","plainCitation":"(Angular vs. Vue – Which Is Best for Programming in 2020?, 2020)","noteIndex":0},"citationItems":[{"id":23,"uris":["http://zotero.org/users/local/RfbU49rY/items/ZL9835CZ"],"uri":["http://zotero.org/users/local/RfbU49rY/items/ZL9835CZ"],"itemData":{"id":23,"type":"webpage","abstract":"Angular is Google’s advanced and mature JavaScript framework. It is practical and useful, but it takes time to build applications.  Vue, on the other side, is more suited to less demanding applications and is often used for swift prototyping.  Despite the massive popularity of Angular, Google chose to use","container-title":"freeCodeCamp.org","language":"en","title":"Angular vs. Vue – Which is Best for Programming in 2020?","URL":"https://www.freecodecamp.org/news/angular-vs-vue-which-is-best-for-programming-in-2020/","accessed":{"date-parts":[["2021",5,31]]},"issued":{"date-parts":[["2020",9,8]]}}}],"schema":"https://github.com/citation-style-language/schema/raw/master/csl-citation.json"} </w:instrText>
      </w:r>
      <w:r w:rsidR="00FA4B54">
        <w:fldChar w:fldCharType="separate"/>
      </w:r>
      <w:r w:rsidR="00FA4B54" w:rsidRPr="00FA4B54">
        <w:rPr>
          <w:rFonts w:ascii="Calibri" w:hAnsi="Calibri" w:cs="Calibri"/>
          <w:szCs w:val="24"/>
        </w:rPr>
        <w:t>(</w:t>
      </w:r>
      <w:r w:rsidR="00FA4B54" w:rsidRPr="00FA4B54">
        <w:rPr>
          <w:rFonts w:ascii="Calibri" w:hAnsi="Calibri" w:cs="Calibri"/>
          <w:i/>
          <w:iCs/>
          <w:szCs w:val="24"/>
        </w:rPr>
        <w:t>Angular vs. Vue – Which Is Best for Programming in 2020?</w:t>
      </w:r>
      <w:r w:rsidR="00FA4B54" w:rsidRPr="00FA4B54">
        <w:rPr>
          <w:rFonts w:ascii="Calibri" w:hAnsi="Calibri" w:cs="Calibri"/>
          <w:szCs w:val="24"/>
        </w:rPr>
        <w:t>, 2020)</w:t>
      </w:r>
      <w:r w:rsidR="00FA4B54">
        <w:fldChar w:fldCharType="end"/>
      </w:r>
      <w:r w:rsidR="00EE7D47">
        <w:t>.</w:t>
      </w:r>
      <w:r w:rsidR="0093252A">
        <w:t xml:space="preserve"> However, Angular does seem to have a stricter project structure and must follow certain design patters. This can be beneficial as it makes for better coding practices</w:t>
      </w:r>
      <w:r w:rsidR="00FA4B54">
        <w:t xml:space="preserve"> </w:t>
      </w:r>
      <w:r w:rsidR="00FA4B54">
        <w:fldChar w:fldCharType="begin"/>
      </w:r>
      <w:r w:rsidR="00FA4B54">
        <w:instrText xml:space="preserve"> ADDIN ZOTERO_ITEM CSL_CITATION {"citationID":"bUAvDWNZ","properties":{"formattedCitation":"({\\i{}Angular vs. Vue \\uc0\\u8211{} Which Is Best for Programming in 2020?}, 2020)","plainCitation":"(Angular vs. Vue – Which Is Best for Programming in 2020?, 2020)","noteIndex":0},"citationItems":[{"id":23,"uris":["http://zotero.org/users/local/RfbU49rY/items/ZL9835CZ"],"uri":["http://zotero.org/users/local/RfbU49rY/items/ZL9835CZ"],"itemData":{"id":23,"type":"webpage","abstract":"Angular is Google’s advanced and mature JavaScript framework. It is practical and useful, but it takes time to build applications.  Vue, on the other side, is more suited to less demanding applications and is often used for swift prototyping.  Despite the massive popularity of Angular, Google chose to use","container-title":"freeCodeCamp.org","language":"en","title":"Angular vs. Vue – Which is Best for Programming in 2020?","URL":"https://www.freecodecamp.org/news/angular-vs-vue-which-is-best-for-programming-in-2020/","accessed":{"date-parts":[["2021",5,31]]},"issued":{"date-parts":[["2020",9,8]]}}}],"schema":"https://github.com/citation-style-language/schema/raw/master/csl-citation.json"} </w:instrText>
      </w:r>
      <w:r w:rsidR="00FA4B54">
        <w:fldChar w:fldCharType="separate"/>
      </w:r>
      <w:r w:rsidR="00FA4B54" w:rsidRPr="00FA4B54">
        <w:rPr>
          <w:rFonts w:ascii="Calibri" w:hAnsi="Calibri" w:cs="Calibri"/>
          <w:szCs w:val="24"/>
        </w:rPr>
        <w:t>(</w:t>
      </w:r>
      <w:r w:rsidR="00FA4B54" w:rsidRPr="00FA4B54">
        <w:rPr>
          <w:rFonts w:ascii="Calibri" w:hAnsi="Calibri" w:cs="Calibri"/>
          <w:i/>
          <w:iCs/>
          <w:szCs w:val="24"/>
        </w:rPr>
        <w:t>Angular vs. Vue – Which Is Best for Programming in 2020?</w:t>
      </w:r>
      <w:r w:rsidR="00FA4B54" w:rsidRPr="00FA4B54">
        <w:rPr>
          <w:rFonts w:ascii="Calibri" w:hAnsi="Calibri" w:cs="Calibri"/>
          <w:szCs w:val="24"/>
        </w:rPr>
        <w:t>, 2020)</w:t>
      </w:r>
      <w:r w:rsidR="00FA4B54">
        <w:fldChar w:fldCharType="end"/>
      </w:r>
      <w:r w:rsidR="0093252A">
        <w:t xml:space="preserve">. </w:t>
      </w:r>
    </w:p>
    <w:p w14:paraId="0A270FB2" w14:textId="6F5201DA" w:rsidR="00EE7D47" w:rsidRDefault="00AF5C43" w:rsidP="00D62E35">
      <w:r>
        <w:t xml:space="preserve">However, both applications are super-fast and </w:t>
      </w:r>
      <w:r w:rsidR="00FA4B54">
        <w:t xml:space="preserve">are great solutions for developing web </w:t>
      </w:r>
      <w:r w:rsidR="009A083A">
        <w:t>applications.</w:t>
      </w:r>
    </w:p>
    <w:p w14:paraId="5F64841B" w14:textId="77777777" w:rsidR="00E67601" w:rsidRDefault="00E67601">
      <w:pPr>
        <w:rPr>
          <w:rFonts w:asciiTheme="majorHAnsi" w:eastAsiaTheme="majorEastAsia" w:hAnsiTheme="majorHAnsi" w:cstheme="majorBidi"/>
          <w:color w:val="2F5496" w:themeColor="accent1" w:themeShade="BF"/>
          <w:sz w:val="26"/>
          <w:szCs w:val="26"/>
        </w:rPr>
      </w:pPr>
      <w:r>
        <w:br w:type="page"/>
      </w:r>
    </w:p>
    <w:p w14:paraId="305B7A6B" w14:textId="5B2CC3E8" w:rsidR="00DA7735" w:rsidRDefault="00DA7735" w:rsidP="00DA7735">
      <w:pPr>
        <w:pStyle w:val="Heading2"/>
      </w:pPr>
      <w:bookmarkStart w:id="30" w:name="_Toc73394229"/>
      <w:r>
        <w:lastRenderedPageBreak/>
        <w:t>My opinion and experiences</w:t>
      </w:r>
      <w:bookmarkEnd w:id="30"/>
    </w:p>
    <w:p w14:paraId="145367F9" w14:textId="77777777" w:rsidR="00DA7735" w:rsidRPr="00DA7735" w:rsidRDefault="00DA7735" w:rsidP="00DA7735"/>
    <w:p w14:paraId="54B845EC" w14:textId="0621AB0B" w:rsidR="00607F7E" w:rsidRDefault="006E2FD0" w:rsidP="004337FE">
      <w:r>
        <w:t>Another factor in why I enjoy the Angular framework, over the Vuejs framework is because Angular uses typescript instead of javascript</w:t>
      </w:r>
      <w:r w:rsidR="00834E05">
        <w:t xml:space="preserve"> </w:t>
      </w:r>
      <w:r w:rsidR="00834E05">
        <w:fldChar w:fldCharType="begin"/>
      </w:r>
      <w:r w:rsidR="00834E05">
        <w:instrText xml:space="preserve"> ADDIN ZOTERO_ITEM CSL_CITATION {"citationID":"gR4ck17H","properties":{"formattedCitation":"({\\i{}Angular vs. Vue \\uc0\\u8211{} Which Is Best for Programming in 2020?}, 2020)","plainCitation":"(Angular vs. Vue – Which Is Best for Programming in 2020?, 2020)","noteIndex":0},"citationItems":[{"id":23,"uris":["http://zotero.org/users/local/RfbU49rY/items/ZL9835CZ"],"uri":["http://zotero.org/users/local/RfbU49rY/items/ZL9835CZ"],"itemData":{"id":23,"type":"webpage","abstract":"Angular is Google’s advanced and mature JavaScript framework. It is practical and useful, but it takes time to build applications.  Vue, on the other side, is more suited to less demanding applications and is often used for swift prototyping.  Despite the massive popularity of Angular, Google chose to use","container-title":"freeCodeCamp.org","language":"en","title":"Angular vs. Vue – Which is Best for Programming in 2020?","URL":"https://www.freecodecamp.org/news/angular-vs-vue-which-is-best-for-programming-in-2020/","accessed":{"date-parts":[["2021",5,31]]},"issued":{"date-parts":[["2020",9,8]]}}}],"schema":"https://github.com/citation-style-language/schema/raw/master/csl-citation.json"} </w:instrText>
      </w:r>
      <w:r w:rsidR="00834E05">
        <w:fldChar w:fldCharType="separate"/>
      </w:r>
      <w:r w:rsidR="00834E05" w:rsidRPr="00834E05">
        <w:rPr>
          <w:rFonts w:ascii="Calibri" w:hAnsi="Calibri" w:cs="Calibri"/>
          <w:szCs w:val="24"/>
        </w:rPr>
        <w:t>(</w:t>
      </w:r>
      <w:r w:rsidR="00834E05" w:rsidRPr="00834E05">
        <w:rPr>
          <w:rFonts w:ascii="Calibri" w:hAnsi="Calibri" w:cs="Calibri"/>
          <w:i/>
          <w:iCs/>
          <w:szCs w:val="24"/>
        </w:rPr>
        <w:t>Angular vs. Vue – Which Is Best for Programming in 2020?</w:t>
      </w:r>
      <w:r w:rsidR="00834E05" w:rsidRPr="00834E05">
        <w:rPr>
          <w:rFonts w:ascii="Calibri" w:hAnsi="Calibri" w:cs="Calibri"/>
          <w:szCs w:val="24"/>
        </w:rPr>
        <w:t>, 2020)</w:t>
      </w:r>
      <w:r w:rsidR="00834E05">
        <w:fldChar w:fldCharType="end"/>
      </w:r>
      <w:r>
        <w:t xml:space="preserve">. This does create a greater headache in the early process of learning Angular. However, over time typescript enables better and cleaner code then javascript. </w:t>
      </w:r>
    </w:p>
    <w:p w14:paraId="56C1F76B" w14:textId="5B8463B5" w:rsidR="008760D2" w:rsidRDefault="00607F7E" w:rsidP="004337FE">
      <w:r>
        <w:t xml:space="preserve">Angular elegantly separates the logic from the html. The html is simple and has no extra steps or tags included. The typescript file has a friendly user environment for creating fields, methods and constructors. However, Vuejs has another approach by using a data function to return the values. </w:t>
      </w:r>
      <w:r w:rsidR="00371E8B">
        <w:t>In Vuejs there is a method</w:t>
      </w:r>
      <w:r w:rsidR="003821D3">
        <w:t xml:space="preserve">s section where all the methods are created. However, doing this way is confusing and less straight forward then having fields and methods created together in </w:t>
      </w:r>
      <w:proofErr w:type="gramStart"/>
      <w:r w:rsidR="003821D3">
        <w:t>a</w:t>
      </w:r>
      <w:proofErr w:type="gramEnd"/>
      <w:r w:rsidR="003821D3">
        <w:t xml:space="preserve"> Angular typescript file.</w:t>
      </w:r>
    </w:p>
    <w:p w14:paraId="1DE0E34C" w14:textId="5BFDCBCE" w:rsidR="00653B41" w:rsidRPr="004337FE" w:rsidRDefault="00653B41" w:rsidP="004337FE">
      <w:r>
        <w:t xml:space="preserve">In conclusion I have decided to use Angular, as it makes more sense to me and fits the workflow and style of </w:t>
      </w:r>
      <w:r w:rsidR="008602B2">
        <w:t>development,</w:t>
      </w:r>
      <w:r>
        <w:t xml:space="preserve"> I am comfortable with. </w:t>
      </w:r>
    </w:p>
    <w:p w14:paraId="6FA50A76" w14:textId="5E74FE16" w:rsidR="00BE7BBF" w:rsidRDefault="00BE7BBF">
      <w:r>
        <w:br w:type="page"/>
      </w:r>
    </w:p>
    <w:p w14:paraId="49447220" w14:textId="5D03D133" w:rsidR="00AE7050" w:rsidRDefault="00BE7BBF" w:rsidP="00BE7BBF">
      <w:pPr>
        <w:pStyle w:val="Heading1"/>
      </w:pPr>
      <w:bookmarkStart w:id="31" w:name="_Toc73394230"/>
      <w:r>
        <w:lastRenderedPageBreak/>
        <w:t>Table of contents</w:t>
      </w:r>
      <w:bookmarkEnd w:id="31"/>
    </w:p>
    <w:p w14:paraId="767D837E" w14:textId="482A5D2D" w:rsidR="00BE7BBF" w:rsidRDefault="00BE7BBF" w:rsidP="00BE7BBF"/>
    <w:p w14:paraId="3EE124D7" w14:textId="77777777" w:rsidR="00905BDC" w:rsidRPr="00905BDC" w:rsidRDefault="00905BDC" w:rsidP="00905BDC">
      <w:pPr>
        <w:pStyle w:val="Bibliography"/>
        <w:rPr>
          <w:rFonts w:ascii="Calibri" w:hAnsi="Calibri" w:cs="Calibri"/>
        </w:rPr>
      </w:pPr>
      <w:r>
        <w:fldChar w:fldCharType="begin"/>
      </w:r>
      <w:r>
        <w:instrText xml:space="preserve"> ADDIN ZOTERO_BIBL {"uncited":[],"omitted":[],"custom":[]} CSL_BIBLIOGRAPHY </w:instrText>
      </w:r>
      <w:r>
        <w:fldChar w:fldCharType="separate"/>
      </w:r>
      <w:r w:rsidRPr="00905BDC">
        <w:rPr>
          <w:rFonts w:ascii="Calibri" w:hAnsi="Calibri" w:cs="Calibri"/>
          <w:i/>
          <w:iCs/>
        </w:rPr>
        <w:t>Angular vs. Vue – Which is Best for Programming in 2020?</w:t>
      </w:r>
      <w:r w:rsidRPr="00905BDC">
        <w:rPr>
          <w:rFonts w:ascii="Calibri" w:hAnsi="Calibri" w:cs="Calibri"/>
        </w:rPr>
        <w:t xml:space="preserve"> (2020, September 8). FreeCodeCamp.Org. https://www.freecodecamp.org/news/angular-vs-vue-which-is-best-for-programming-in-2020/</w:t>
      </w:r>
    </w:p>
    <w:p w14:paraId="5E4F1589" w14:textId="77777777" w:rsidR="00905BDC" w:rsidRPr="00905BDC" w:rsidRDefault="00905BDC" w:rsidP="00905BDC">
      <w:pPr>
        <w:pStyle w:val="Bibliography"/>
        <w:rPr>
          <w:rFonts w:ascii="Calibri" w:hAnsi="Calibri" w:cs="Calibri"/>
        </w:rPr>
      </w:pPr>
      <w:proofErr w:type="spellStart"/>
      <w:r w:rsidRPr="00905BDC">
        <w:rPr>
          <w:rFonts w:ascii="Calibri" w:hAnsi="Calibri" w:cs="Calibri"/>
        </w:rPr>
        <w:t>Codevolution</w:t>
      </w:r>
      <w:proofErr w:type="spellEnd"/>
      <w:r w:rsidRPr="00905BDC">
        <w:rPr>
          <w:rFonts w:ascii="Calibri" w:hAnsi="Calibri" w:cs="Calibri"/>
        </w:rPr>
        <w:t xml:space="preserve">. (2018, March 6). </w:t>
      </w:r>
      <w:r w:rsidRPr="00905BDC">
        <w:rPr>
          <w:rFonts w:ascii="Calibri" w:hAnsi="Calibri" w:cs="Calibri"/>
          <w:i/>
          <w:iCs/>
        </w:rPr>
        <w:t>Angular Authentication Tutorial—1—Introduction</w:t>
      </w:r>
      <w:r w:rsidRPr="00905BDC">
        <w:rPr>
          <w:rFonts w:ascii="Calibri" w:hAnsi="Calibri" w:cs="Calibri"/>
        </w:rPr>
        <w:t>. https://www.youtube.com/watch?v=ozXGkqpzo_A&amp;list=PLC3y8-rFHvwg2RBz6UplKTGIXREj9dV0G</w:t>
      </w:r>
    </w:p>
    <w:p w14:paraId="1AFA02E9" w14:textId="77777777" w:rsidR="00905BDC" w:rsidRPr="00905BDC" w:rsidRDefault="00905BDC" w:rsidP="00905BDC">
      <w:pPr>
        <w:pStyle w:val="Bibliography"/>
        <w:rPr>
          <w:rFonts w:ascii="Calibri" w:hAnsi="Calibri" w:cs="Calibri"/>
        </w:rPr>
      </w:pPr>
      <w:r w:rsidRPr="00905BDC">
        <w:rPr>
          <w:rFonts w:ascii="Calibri" w:hAnsi="Calibri" w:cs="Calibri"/>
          <w:i/>
          <w:iCs/>
        </w:rPr>
        <w:t>Framework main features—Learn web development | MDN</w:t>
      </w:r>
      <w:r w:rsidRPr="00905BDC">
        <w:rPr>
          <w:rFonts w:ascii="Calibri" w:hAnsi="Calibri" w:cs="Calibri"/>
        </w:rPr>
        <w:t xml:space="preserve">. (n.d.). Retrieved May 31, 2021, from </w:t>
      </w:r>
      <w:proofErr w:type="gramStart"/>
      <w:r w:rsidRPr="00905BDC">
        <w:rPr>
          <w:rFonts w:ascii="Calibri" w:hAnsi="Calibri" w:cs="Calibri"/>
        </w:rPr>
        <w:t>https://developer.mozilla.org/en-US/docs/Learn/Tools_and_testing/Client-side_JavaScript_frameworks/Main_features</w:t>
      </w:r>
      <w:proofErr w:type="gramEnd"/>
    </w:p>
    <w:p w14:paraId="044E6BD5" w14:textId="77777777" w:rsidR="00905BDC" w:rsidRPr="00905BDC" w:rsidRDefault="00905BDC" w:rsidP="00905BDC">
      <w:pPr>
        <w:pStyle w:val="Bibliography"/>
        <w:rPr>
          <w:rFonts w:ascii="Calibri" w:hAnsi="Calibri" w:cs="Calibri"/>
        </w:rPr>
      </w:pPr>
      <w:r w:rsidRPr="00905BDC">
        <w:rPr>
          <w:rFonts w:ascii="Calibri" w:hAnsi="Calibri" w:cs="Calibri"/>
          <w:i/>
          <w:iCs/>
        </w:rPr>
        <w:t xml:space="preserve">Vue.js JWT Authentication with </w:t>
      </w:r>
      <w:proofErr w:type="spellStart"/>
      <w:r w:rsidRPr="00905BDC">
        <w:rPr>
          <w:rFonts w:ascii="Calibri" w:hAnsi="Calibri" w:cs="Calibri"/>
          <w:i/>
          <w:iCs/>
        </w:rPr>
        <w:t>Vuex</w:t>
      </w:r>
      <w:proofErr w:type="spellEnd"/>
      <w:r w:rsidRPr="00905BDC">
        <w:rPr>
          <w:rFonts w:ascii="Calibri" w:hAnsi="Calibri" w:cs="Calibri"/>
          <w:i/>
          <w:iCs/>
        </w:rPr>
        <w:t xml:space="preserve"> and Vue Router—</w:t>
      </w:r>
      <w:proofErr w:type="spellStart"/>
      <w:r w:rsidRPr="00905BDC">
        <w:rPr>
          <w:rFonts w:ascii="Calibri" w:hAnsi="Calibri" w:cs="Calibri"/>
          <w:i/>
          <w:iCs/>
        </w:rPr>
        <w:t>BezKoder</w:t>
      </w:r>
      <w:proofErr w:type="spellEnd"/>
      <w:r w:rsidRPr="00905BDC">
        <w:rPr>
          <w:rFonts w:ascii="Calibri" w:hAnsi="Calibri" w:cs="Calibri"/>
        </w:rPr>
        <w:t xml:space="preserve">. (n.d.). Retrieved May 31, 2021, from </w:t>
      </w:r>
      <w:proofErr w:type="gramStart"/>
      <w:r w:rsidRPr="00905BDC">
        <w:rPr>
          <w:rFonts w:ascii="Calibri" w:hAnsi="Calibri" w:cs="Calibri"/>
        </w:rPr>
        <w:t>https://bezkoder.com/jwt-vue-vuex-authentication/</w:t>
      </w:r>
      <w:proofErr w:type="gramEnd"/>
    </w:p>
    <w:p w14:paraId="4F8B6CEC" w14:textId="77777777" w:rsidR="00905BDC" w:rsidRPr="00905BDC" w:rsidRDefault="00905BDC" w:rsidP="00905BDC">
      <w:pPr>
        <w:pStyle w:val="Bibliography"/>
        <w:rPr>
          <w:rFonts w:ascii="Calibri" w:hAnsi="Calibri" w:cs="Calibri"/>
        </w:rPr>
      </w:pPr>
      <w:r w:rsidRPr="00905BDC">
        <w:rPr>
          <w:rFonts w:ascii="Calibri" w:hAnsi="Calibri" w:cs="Calibri"/>
        </w:rPr>
        <w:t xml:space="preserve">Web framework. (2021). In </w:t>
      </w:r>
      <w:r w:rsidRPr="00905BDC">
        <w:rPr>
          <w:rFonts w:ascii="Calibri" w:hAnsi="Calibri" w:cs="Calibri"/>
          <w:i/>
          <w:iCs/>
        </w:rPr>
        <w:t>Wikipedia</w:t>
      </w:r>
      <w:r w:rsidRPr="00905BDC">
        <w:rPr>
          <w:rFonts w:ascii="Calibri" w:hAnsi="Calibri" w:cs="Calibri"/>
        </w:rPr>
        <w:t>. https://en.wikipedia.org/w/index.php?title=Web_framework&amp;oldid=1022782175</w:t>
      </w:r>
    </w:p>
    <w:p w14:paraId="32DE6976" w14:textId="77777777" w:rsidR="00905BDC" w:rsidRPr="00905BDC" w:rsidRDefault="00905BDC" w:rsidP="00905BDC">
      <w:pPr>
        <w:pStyle w:val="Bibliography"/>
        <w:rPr>
          <w:rFonts w:ascii="Calibri" w:hAnsi="Calibri" w:cs="Calibri"/>
        </w:rPr>
      </w:pPr>
      <w:r w:rsidRPr="00905BDC">
        <w:rPr>
          <w:rFonts w:ascii="Calibri" w:hAnsi="Calibri" w:cs="Calibri"/>
          <w:i/>
          <w:iCs/>
        </w:rPr>
        <w:t xml:space="preserve">What is a web framework? - Evolve </w:t>
      </w:r>
      <w:proofErr w:type="spellStart"/>
      <w:r w:rsidRPr="00905BDC">
        <w:rPr>
          <w:rFonts w:ascii="Calibri" w:hAnsi="Calibri" w:cs="Calibri"/>
          <w:i/>
          <w:iCs/>
        </w:rPr>
        <w:t>evolve</w:t>
      </w:r>
      <w:proofErr w:type="spellEnd"/>
      <w:r w:rsidRPr="00905BDC">
        <w:rPr>
          <w:rFonts w:ascii="Calibri" w:hAnsi="Calibri" w:cs="Calibri"/>
        </w:rPr>
        <w:t xml:space="preserve">. (n.d.). Retrieved May 30, 2021, from </w:t>
      </w:r>
      <w:proofErr w:type="gramStart"/>
      <w:r w:rsidRPr="00905BDC">
        <w:rPr>
          <w:rFonts w:ascii="Calibri" w:hAnsi="Calibri" w:cs="Calibri"/>
        </w:rPr>
        <w:t>https://evolve.ie/q-and-a/what-is-a-web-framework/</w:t>
      </w:r>
      <w:proofErr w:type="gramEnd"/>
    </w:p>
    <w:p w14:paraId="6FCECBBF" w14:textId="07BB0A1A" w:rsidR="007D6F37" w:rsidRPr="002A6A8E" w:rsidRDefault="00905BDC" w:rsidP="003214DD">
      <w:r>
        <w:fldChar w:fldCharType="end"/>
      </w:r>
    </w:p>
    <w:sectPr w:rsidR="007D6F37" w:rsidRPr="002A6A8E" w:rsidSect="002A6A8E">
      <w:footerReference w:type="default" r:id="rId5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159AA0" w14:textId="77777777" w:rsidR="00335969" w:rsidRDefault="00335969" w:rsidP="00BE7BBF">
      <w:pPr>
        <w:spacing w:after="0" w:line="240" w:lineRule="auto"/>
      </w:pPr>
      <w:r>
        <w:separator/>
      </w:r>
    </w:p>
  </w:endnote>
  <w:endnote w:type="continuationSeparator" w:id="0">
    <w:p w14:paraId="01C2D870" w14:textId="77777777" w:rsidR="00335969" w:rsidRDefault="00335969" w:rsidP="00BE7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9498448"/>
      <w:docPartObj>
        <w:docPartGallery w:val="Page Numbers (Bottom of Page)"/>
        <w:docPartUnique/>
      </w:docPartObj>
    </w:sdtPr>
    <w:sdtEndPr>
      <w:rPr>
        <w:noProof/>
      </w:rPr>
    </w:sdtEndPr>
    <w:sdtContent>
      <w:p w14:paraId="63846F5A" w14:textId="19A09933" w:rsidR="00BE7BBF" w:rsidRDefault="00BE7B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76A6F4" w14:textId="77777777" w:rsidR="00BE7BBF" w:rsidRDefault="00BE7B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0EB53" w14:textId="77777777" w:rsidR="00335969" w:rsidRDefault="00335969" w:rsidP="00BE7BBF">
      <w:pPr>
        <w:spacing w:after="0" w:line="240" w:lineRule="auto"/>
      </w:pPr>
      <w:r>
        <w:separator/>
      </w:r>
    </w:p>
  </w:footnote>
  <w:footnote w:type="continuationSeparator" w:id="0">
    <w:p w14:paraId="4D32D438" w14:textId="77777777" w:rsidR="00335969" w:rsidRDefault="00335969" w:rsidP="00BE7B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0C4EB6"/>
    <w:multiLevelType w:val="hybridMultilevel"/>
    <w:tmpl w:val="A202AAA2"/>
    <w:lvl w:ilvl="0" w:tplc="BFF6F940">
      <w:numFmt w:val="bullet"/>
      <w:lvlText w:val=""/>
      <w:lvlJc w:val="left"/>
      <w:pPr>
        <w:ind w:left="720" w:hanging="360"/>
      </w:pPr>
      <w:rPr>
        <w:rFonts w:ascii="Symbol" w:eastAsiaTheme="minorHAnsi"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40B04F6A"/>
    <w:multiLevelType w:val="hybridMultilevel"/>
    <w:tmpl w:val="87C893DE"/>
    <w:lvl w:ilvl="0" w:tplc="1ED07E60">
      <w:numFmt w:val="bullet"/>
      <w:lvlText w:val=""/>
      <w:lvlJc w:val="left"/>
      <w:pPr>
        <w:ind w:left="1080" w:hanging="360"/>
      </w:pPr>
      <w:rPr>
        <w:rFonts w:ascii="Symbol" w:eastAsiaTheme="minorHAnsi" w:hAnsi="Symbol" w:cstheme="minorBidi"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 w15:restartNumberingAfterBreak="0">
    <w:nsid w:val="7DC07B5C"/>
    <w:multiLevelType w:val="hybridMultilevel"/>
    <w:tmpl w:val="2C24D244"/>
    <w:lvl w:ilvl="0" w:tplc="7A940048">
      <w:numFmt w:val="bullet"/>
      <w:lvlText w:val=""/>
      <w:lvlJc w:val="left"/>
      <w:pPr>
        <w:ind w:left="720" w:hanging="360"/>
      </w:pPr>
      <w:rPr>
        <w:rFonts w:ascii="Symbol" w:eastAsiaTheme="minorHAnsi"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E60"/>
    <w:rsid w:val="000074A9"/>
    <w:rsid w:val="00011B93"/>
    <w:rsid w:val="000125A2"/>
    <w:rsid w:val="00025D79"/>
    <w:rsid w:val="00037E24"/>
    <w:rsid w:val="00037F1F"/>
    <w:rsid w:val="0006767A"/>
    <w:rsid w:val="00070BB0"/>
    <w:rsid w:val="00091456"/>
    <w:rsid w:val="00091790"/>
    <w:rsid w:val="00092F82"/>
    <w:rsid w:val="000A13D5"/>
    <w:rsid w:val="000B2D55"/>
    <w:rsid w:val="000C02F3"/>
    <w:rsid w:val="000C68B1"/>
    <w:rsid w:val="000D274E"/>
    <w:rsid w:val="00107AA0"/>
    <w:rsid w:val="00107BA6"/>
    <w:rsid w:val="00112500"/>
    <w:rsid w:val="00126D86"/>
    <w:rsid w:val="00133C1E"/>
    <w:rsid w:val="001370E0"/>
    <w:rsid w:val="00155E9A"/>
    <w:rsid w:val="00187F57"/>
    <w:rsid w:val="001A6A4E"/>
    <w:rsid w:val="001B7C37"/>
    <w:rsid w:val="001C4B7F"/>
    <w:rsid w:val="001C6F16"/>
    <w:rsid w:val="001D08F5"/>
    <w:rsid w:val="001D677F"/>
    <w:rsid w:val="00227D22"/>
    <w:rsid w:val="002317A6"/>
    <w:rsid w:val="00273A7A"/>
    <w:rsid w:val="00282BC4"/>
    <w:rsid w:val="002830DA"/>
    <w:rsid w:val="002907F2"/>
    <w:rsid w:val="00290C5C"/>
    <w:rsid w:val="00295E06"/>
    <w:rsid w:val="002A48AB"/>
    <w:rsid w:val="002A5818"/>
    <w:rsid w:val="002A6A8E"/>
    <w:rsid w:val="002A7FA0"/>
    <w:rsid w:val="002B0033"/>
    <w:rsid w:val="002B5B08"/>
    <w:rsid w:val="002C4F5A"/>
    <w:rsid w:val="002D2B62"/>
    <w:rsid w:val="002E3C96"/>
    <w:rsid w:val="002E5C25"/>
    <w:rsid w:val="002E5EB6"/>
    <w:rsid w:val="002E6EEF"/>
    <w:rsid w:val="002F546A"/>
    <w:rsid w:val="0030144D"/>
    <w:rsid w:val="003019D6"/>
    <w:rsid w:val="0030299C"/>
    <w:rsid w:val="003049F7"/>
    <w:rsid w:val="00315671"/>
    <w:rsid w:val="0031697F"/>
    <w:rsid w:val="00320D49"/>
    <w:rsid w:val="003214DD"/>
    <w:rsid w:val="00335969"/>
    <w:rsid w:val="0036165F"/>
    <w:rsid w:val="00371E8B"/>
    <w:rsid w:val="00381F44"/>
    <w:rsid w:val="003821D3"/>
    <w:rsid w:val="003878F3"/>
    <w:rsid w:val="003924C4"/>
    <w:rsid w:val="00397431"/>
    <w:rsid w:val="003A4E97"/>
    <w:rsid w:val="003B4798"/>
    <w:rsid w:val="003C4D85"/>
    <w:rsid w:val="003D1DA6"/>
    <w:rsid w:val="003D4F32"/>
    <w:rsid w:val="003D60BD"/>
    <w:rsid w:val="003E1276"/>
    <w:rsid w:val="003E4280"/>
    <w:rsid w:val="003F6E71"/>
    <w:rsid w:val="004037CC"/>
    <w:rsid w:val="004125DC"/>
    <w:rsid w:val="00421A74"/>
    <w:rsid w:val="00424521"/>
    <w:rsid w:val="00427B4B"/>
    <w:rsid w:val="0043347C"/>
    <w:rsid w:val="004337FE"/>
    <w:rsid w:val="00440F51"/>
    <w:rsid w:val="004660D2"/>
    <w:rsid w:val="00466F72"/>
    <w:rsid w:val="00492116"/>
    <w:rsid w:val="004A1BE6"/>
    <w:rsid w:val="004A2270"/>
    <w:rsid w:val="004A54B4"/>
    <w:rsid w:val="004A724F"/>
    <w:rsid w:val="004C463B"/>
    <w:rsid w:val="004D19BF"/>
    <w:rsid w:val="004D7769"/>
    <w:rsid w:val="004F559A"/>
    <w:rsid w:val="00500460"/>
    <w:rsid w:val="0050600A"/>
    <w:rsid w:val="0052642F"/>
    <w:rsid w:val="00534E3E"/>
    <w:rsid w:val="0054029D"/>
    <w:rsid w:val="005413BD"/>
    <w:rsid w:val="00547257"/>
    <w:rsid w:val="005547F8"/>
    <w:rsid w:val="005860E6"/>
    <w:rsid w:val="005B6EC9"/>
    <w:rsid w:val="005E314A"/>
    <w:rsid w:val="005E40F2"/>
    <w:rsid w:val="005E5A8F"/>
    <w:rsid w:val="005E7B2C"/>
    <w:rsid w:val="005F6ACE"/>
    <w:rsid w:val="0060017E"/>
    <w:rsid w:val="00607F7E"/>
    <w:rsid w:val="0061472D"/>
    <w:rsid w:val="00615626"/>
    <w:rsid w:val="00620F66"/>
    <w:rsid w:val="00630575"/>
    <w:rsid w:val="00643B85"/>
    <w:rsid w:val="00644059"/>
    <w:rsid w:val="00653B41"/>
    <w:rsid w:val="006617E5"/>
    <w:rsid w:val="00683583"/>
    <w:rsid w:val="00686E3D"/>
    <w:rsid w:val="006872D4"/>
    <w:rsid w:val="006964A8"/>
    <w:rsid w:val="006C5F8D"/>
    <w:rsid w:val="006D1D38"/>
    <w:rsid w:val="006E0C47"/>
    <w:rsid w:val="006E2FD0"/>
    <w:rsid w:val="006E705A"/>
    <w:rsid w:val="0072183C"/>
    <w:rsid w:val="007220F6"/>
    <w:rsid w:val="0072276A"/>
    <w:rsid w:val="00731CBE"/>
    <w:rsid w:val="00737DC3"/>
    <w:rsid w:val="00751BEF"/>
    <w:rsid w:val="00766FEA"/>
    <w:rsid w:val="007674FA"/>
    <w:rsid w:val="007719AB"/>
    <w:rsid w:val="00771C03"/>
    <w:rsid w:val="00776D15"/>
    <w:rsid w:val="0079203D"/>
    <w:rsid w:val="0079651C"/>
    <w:rsid w:val="007A5251"/>
    <w:rsid w:val="007C700A"/>
    <w:rsid w:val="007D1E60"/>
    <w:rsid w:val="007D26FE"/>
    <w:rsid w:val="007D4B13"/>
    <w:rsid w:val="007D6F37"/>
    <w:rsid w:val="007D7653"/>
    <w:rsid w:val="007E109C"/>
    <w:rsid w:val="007F2BF3"/>
    <w:rsid w:val="00802281"/>
    <w:rsid w:val="008034EB"/>
    <w:rsid w:val="008047FF"/>
    <w:rsid w:val="008066CD"/>
    <w:rsid w:val="008118D5"/>
    <w:rsid w:val="00816180"/>
    <w:rsid w:val="00831A69"/>
    <w:rsid w:val="00834E05"/>
    <w:rsid w:val="00835188"/>
    <w:rsid w:val="00844153"/>
    <w:rsid w:val="00856DFE"/>
    <w:rsid w:val="008602B2"/>
    <w:rsid w:val="00861213"/>
    <w:rsid w:val="00863369"/>
    <w:rsid w:val="0087422B"/>
    <w:rsid w:val="00874449"/>
    <w:rsid w:val="008760D2"/>
    <w:rsid w:val="00877EA7"/>
    <w:rsid w:val="00882F5E"/>
    <w:rsid w:val="008A151D"/>
    <w:rsid w:val="008B3EB2"/>
    <w:rsid w:val="008C1973"/>
    <w:rsid w:val="008C6A3B"/>
    <w:rsid w:val="008E3654"/>
    <w:rsid w:val="008F267E"/>
    <w:rsid w:val="008F2ABA"/>
    <w:rsid w:val="008F608C"/>
    <w:rsid w:val="008F6EF3"/>
    <w:rsid w:val="00905BDC"/>
    <w:rsid w:val="00906FCC"/>
    <w:rsid w:val="00907247"/>
    <w:rsid w:val="009130F9"/>
    <w:rsid w:val="0093252A"/>
    <w:rsid w:val="009332F6"/>
    <w:rsid w:val="00935CBB"/>
    <w:rsid w:val="009504D3"/>
    <w:rsid w:val="00963921"/>
    <w:rsid w:val="00973622"/>
    <w:rsid w:val="00981165"/>
    <w:rsid w:val="00987A45"/>
    <w:rsid w:val="00993C65"/>
    <w:rsid w:val="009A083A"/>
    <w:rsid w:val="009B1285"/>
    <w:rsid w:val="009B1903"/>
    <w:rsid w:val="009B2C11"/>
    <w:rsid w:val="009C7082"/>
    <w:rsid w:val="009F1BFE"/>
    <w:rsid w:val="00A0500F"/>
    <w:rsid w:val="00A05232"/>
    <w:rsid w:val="00A13B5A"/>
    <w:rsid w:val="00A42DB0"/>
    <w:rsid w:val="00A44796"/>
    <w:rsid w:val="00A93B57"/>
    <w:rsid w:val="00AA2FC9"/>
    <w:rsid w:val="00AA48E9"/>
    <w:rsid w:val="00AA6C52"/>
    <w:rsid w:val="00AA7AA1"/>
    <w:rsid w:val="00AE7050"/>
    <w:rsid w:val="00AF5C43"/>
    <w:rsid w:val="00B051FE"/>
    <w:rsid w:val="00B3330A"/>
    <w:rsid w:val="00B3740B"/>
    <w:rsid w:val="00B4154B"/>
    <w:rsid w:val="00B54AAE"/>
    <w:rsid w:val="00B64E81"/>
    <w:rsid w:val="00B85596"/>
    <w:rsid w:val="00B875E7"/>
    <w:rsid w:val="00BB648F"/>
    <w:rsid w:val="00BE1212"/>
    <w:rsid w:val="00BE1AFA"/>
    <w:rsid w:val="00BE690B"/>
    <w:rsid w:val="00BE7BBF"/>
    <w:rsid w:val="00BF51C9"/>
    <w:rsid w:val="00C00E67"/>
    <w:rsid w:val="00C14404"/>
    <w:rsid w:val="00C3002F"/>
    <w:rsid w:val="00C362DE"/>
    <w:rsid w:val="00C41F22"/>
    <w:rsid w:val="00C43E76"/>
    <w:rsid w:val="00C44692"/>
    <w:rsid w:val="00C67AA8"/>
    <w:rsid w:val="00C72849"/>
    <w:rsid w:val="00C922CA"/>
    <w:rsid w:val="00CA6C06"/>
    <w:rsid w:val="00CA7395"/>
    <w:rsid w:val="00CB1B3C"/>
    <w:rsid w:val="00CC5D1D"/>
    <w:rsid w:val="00CD36E2"/>
    <w:rsid w:val="00D130D2"/>
    <w:rsid w:val="00D16946"/>
    <w:rsid w:val="00D62E35"/>
    <w:rsid w:val="00D73B3D"/>
    <w:rsid w:val="00D77D10"/>
    <w:rsid w:val="00DA202F"/>
    <w:rsid w:val="00DA2344"/>
    <w:rsid w:val="00DA4321"/>
    <w:rsid w:val="00DA6080"/>
    <w:rsid w:val="00DA7735"/>
    <w:rsid w:val="00DA7A58"/>
    <w:rsid w:val="00DC0AD0"/>
    <w:rsid w:val="00DC6D12"/>
    <w:rsid w:val="00DD670F"/>
    <w:rsid w:val="00DE31B0"/>
    <w:rsid w:val="00DE5A94"/>
    <w:rsid w:val="00DF62B2"/>
    <w:rsid w:val="00DF69FB"/>
    <w:rsid w:val="00E03589"/>
    <w:rsid w:val="00E11E8B"/>
    <w:rsid w:val="00E21803"/>
    <w:rsid w:val="00E261AF"/>
    <w:rsid w:val="00E67601"/>
    <w:rsid w:val="00E7439F"/>
    <w:rsid w:val="00E8554C"/>
    <w:rsid w:val="00EB3580"/>
    <w:rsid w:val="00EC1CE0"/>
    <w:rsid w:val="00EC5B23"/>
    <w:rsid w:val="00ED640B"/>
    <w:rsid w:val="00EE1859"/>
    <w:rsid w:val="00EE7D47"/>
    <w:rsid w:val="00EF4434"/>
    <w:rsid w:val="00F00FF9"/>
    <w:rsid w:val="00F01B56"/>
    <w:rsid w:val="00F127AB"/>
    <w:rsid w:val="00F1384B"/>
    <w:rsid w:val="00F14482"/>
    <w:rsid w:val="00F17B8F"/>
    <w:rsid w:val="00F315F9"/>
    <w:rsid w:val="00F3324E"/>
    <w:rsid w:val="00F36264"/>
    <w:rsid w:val="00F42A91"/>
    <w:rsid w:val="00F460E4"/>
    <w:rsid w:val="00F501A9"/>
    <w:rsid w:val="00F57685"/>
    <w:rsid w:val="00F65186"/>
    <w:rsid w:val="00F831EC"/>
    <w:rsid w:val="00FA494B"/>
    <w:rsid w:val="00FA4B54"/>
    <w:rsid w:val="00FC0D1A"/>
    <w:rsid w:val="00FD1FC3"/>
    <w:rsid w:val="00FD2BB1"/>
    <w:rsid w:val="00FE3C4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625FC"/>
  <w15:chartTrackingRefBased/>
  <w15:docId w15:val="{CE8E2F9C-922C-4C03-A713-646059215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6A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64E8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A6A8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A6A8E"/>
    <w:rPr>
      <w:rFonts w:eastAsiaTheme="minorEastAsia"/>
      <w:lang w:val="en-US"/>
    </w:rPr>
  </w:style>
  <w:style w:type="character" w:customStyle="1" w:styleId="Heading1Char">
    <w:name w:val="Heading 1 Char"/>
    <w:basedOn w:val="DefaultParagraphFont"/>
    <w:link w:val="Heading1"/>
    <w:uiPriority w:val="9"/>
    <w:rsid w:val="002A6A8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A6A8E"/>
    <w:pPr>
      <w:outlineLvl w:val="9"/>
    </w:pPr>
    <w:rPr>
      <w:lang w:val="en-US"/>
    </w:rPr>
  </w:style>
  <w:style w:type="paragraph" w:styleId="ListParagraph">
    <w:name w:val="List Paragraph"/>
    <w:basedOn w:val="Normal"/>
    <w:uiPriority w:val="34"/>
    <w:qFormat/>
    <w:rsid w:val="005E314A"/>
    <w:pPr>
      <w:ind w:left="720"/>
      <w:contextualSpacing/>
    </w:pPr>
  </w:style>
  <w:style w:type="paragraph" w:styleId="TOC1">
    <w:name w:val="toc 1"/>
    <w:basedOn w:val="Normal"/>
    <w:next w:val="Normal"/>
    <w:autoRedefine/>
    <w:uiPriority w:val="39"/>
    <w:unhideWhenUsed/>
    <w:rsid w:val="007674FA"/>
    <w:pPr>
      <w:spacing w:after="100"/>
    </w:pPr>
  </w:style>
  <w:style w:type="character" w:styleId="Hyperlink">
    <w:name w:val="Hyperlink"/>
    <w:basedOn w:val="DefaultParagraphFont"/>
    <w:uiPriority w:val="99"/>
    <w:unhideWhenUsed/>
    <w:rsid w:val="007674FA"/>
    <w:rPr>
      <w:color w:val="0563C1" w:themeColor="hyperlink"/>
      <w:u w:val="single"/>
    </w:rPr>
  </w:style>
  <w:style w:type="character" w:customStyle="1" w:styleId="Heading2Char">
    <w:name w:val="Heading 2 Char"/>
    <w:basedOn w:val="DefaultParagraphFont"/>
    <w:link w:val="Heading2"/>
    <w:uiPriority w:val="9"/>
    <w:rsid w:val="00B64E81"/>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A93B57"/>
    <w:pPr>
      <w:spacing w:after="100"/>
      <w:ind w:left="220"/>
    </w:pPr>
  </w:style>
  <w:style w:type="paragraph" w:styleId="Header">
    <w:name w:val="header"/>
    <w:basedOn w:val="Normal"/>
    <w:link w:val="HeaderChar"/>
    <w:uiPriority w:val="99"/>
    <w:unhideWhenUsed/>
    <w:rsid w:val="00BE7B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7BBF"/>
  </w:style>
  <w:style w:type="paragraph" w:styleId="Footer">
    <w:name w:val="footer"/>
    <w:basedOn w:val="Normal"/>
    <w:link w:val="FooterChar"/>
    <w:uiPriority w:val="99"/>
    <w:unhideWhenUsed/>
    <w:rsid w:val="00BE7B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7BBF"/>
  </w:style>
  <w:style w:type="paragraph" w:styleId="Bibliography">
    <w:name w:val="Bibliography"/>
    <w:basedOn w:val="Normal"/>
    <w:next w:val="Normal"/>
    <w:uiPriority w:val="37"/>
    <w:unhideWhenUsed/>
    <w:rsid w:val="00BE7BB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358709">
      <w:bodyDiv w:val="1"/>
      <w:marLeft w:val="0"/>
      <w:marRight w:val="0"/>
      <w:marTop w:val="0"/>
      <w:marBottom w:val="0"/>
      <w:divBdr>
        <w:top w:val="none" w:sz="0" w:space="0" w:color="auto"/>
        <w:left w:val="none" w:sz="0" w:space="0" w:color="auto"/>
        <w:bottom w:val="none" w:sz="0" w:space="0" w:color="auto"/>
        <w:right w:val="none" w:sz="0" w:space="0" w:color="auto"/>
      </w:divBdr>
      <w:divsChild>
        <w:div w:id="1156071899">
          <w:marLeft w:val="0"/>
          <w:marRight w:val="0"/>
          <w:marTop w:val="0"/>
          <w:marBottom w:val="0"/>
          <w:divBdr>
            <w:top w:val="none" w:sz="0" w:space="0" w:color="auto"/>
            <w:left w:val="none" w:sz="0" w:space="0" w:color="auto"/>
            <w:bottom w:val="none" w:sz="0" w:space="0" w:color="auto"/>
            <w:right w:val="none" w:sz="0" w:space="0" w:color="auto"/>
          </w:divBdr>
          <w:divsChild>
            <w:div w:id="1449813914">
              <w:marLeft w:val="0"/>
              <w:marRight w:val="0"/>
              <w:marTop w:val="0"/>
              <w:marBottom w:val="0"/>
              <w:divBdr>
                <w:top w:val="none" w:sz="0" w:space="0" w:color="auto"/>
                <w:left w:val="none" w:sz="0" w:space="0" w:color="auto"/>
                <w:bottom w:val="none" w:sz="0" w:space="0" w:color="auto"/>
                <w:right w:val="none" w:sz="0" w:space="0" w:color="auto"/>
              </w:divBdr>
            </w:div>
            <w:div w:id="910582113">
              <w:marLeft w:val="0"/>
              <w:marRight w:val="0"/>
              <w:marTop w:val="0"/>
              <w:marBottom w:val="0"/>
              <w:divBdr>
                <w:top w:val="none" w:sz="0" w:space="0" w:color="auto"/>
                <w:left w:val="none" w:sz="0" w:space="0" w:color="auto"/>
                <w:bottom w:val="none" w:sz="0" w:space="0" w:color="auto"/>
                <w:right w:val="none" w:sz="0" w:space="0" w:color="auto"/>
              </w:divBdr>
            </w:div>
            <w:div w:id="2084375118">
              <w:marLeft w:val="0"/>
              <w:marRight w:val="0"/>
              <w:marTop w:val="0"/>
              <w:marBottom w:val="0"/>
              <w:divBdr>
                <w:top w:val="none" w:sz="0" w:space="0" w:color="auto"/>
                <w:left w:val="none" w:sz="0" w:space="0" w:color="auto"/>
                <w:bottom w:val="none" w:sz="0" w:space="0" w:color="auto"/>
                <w:right w:val="none" w:sz="0" w:space="0" w:color="auto"/>
              </w:divBdr>
            </w:div>
            <w:div w:id="1437794322">
              <w:marLeft w:val="0"/>
              <w:marRight w:val="0"/>
              <w:marTop w:val="0"/>
              <w:marBottom w:val="0"/>
              <w:divBdr>
                <w:top w:val="none" w:sz="0" w:space="0" w:color="auto"/>
                <w:left w:val="none" w:sz="0" w:space="0" w:color="auto"/>
                <w:bottom w:val="none" w:sz="0" w:space="0" w:color="auto"/>
                <w:right w:val="none" w:sz="0" w:space="0" w:color="auto"/>
              </w:divBdr>
            </w:div>
            <w:div w:id="1201477188">
              <w:marLeft w:val="0"/>
              <w:marRight w:val="0"/>
              <w:marTop w:val="0"/>
              <w:marBottom w:val="0"/>
              <w:divBdr>
                <w:top w:val="none" w:sz="0" w:space="0" w:color="auto"/>
                <w:left w:val="none" w:sz="0" w:space="0" w:color="auto"/>
                <w:bottom w:val="none" w:sz="0" w:space="0" w:color="auto"/>
                <w:right w:val="none" w:sz="0" w:space="0" w:color="auto"/>
              </w:divBdr>
            </w:div>
            <w:div w:id="775948382">
              <w:marLeft w:val="0"/>
              <w:marRight w:val="0"/>
              <w:marTop w:val="0"/>
              <w:marBottom w:val="0"/>
              <w:divBdr>
                <w:top w:val="none" w:sz="0" w:space="0" w:color="auto"/>
                <w:left w:val="none" w:sz="0" w:space="0" w:color="auto"/>
                <w:bottom w:val="none" w:sz="0" w:space="0" w:color="auto"/>
                <w:right w:val="none" w:sz="0" w:space="0" w:color="auto"/>
              </w:divBdr>
            </w:div>
            <w:div w:id="199560555">
              <w:marLeft w:val="0"/>
              <w:marRight w:val="0"/>
              <w:marTop w:val="0"/>
              <w:marBottom w:val="0"/>
              <w:divBdr>
                <w:top w:val="none" w:sz="0" w:space="0" w:color="auto"/>
                <w:left w:val="none" w:sz="0" w:space="0" w:color="auto"/>
                <w:bottom w:val="none" w:sz="0" w:space="0" w:color="auto"/>
                <w:right w:val="none" w:sz="0" w:space="0" w:color="auto"/>
              </w:divBdr>
            </w:div>
            <w:div w:id="111833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269379">
      <w:bodyDiv w:val="1"/>
      <w:marLeft w:val="0"/>
      <w:marRight w:val="0"/>
      <w:marTop w:val="0"/>
      <w:marBottom w:val="0"/>
      <w:divBdr>
        <w:top w:val="none" w:sz="0" w:space="0" w:color="auto"/>
        <w:left w:val="none" w:sz="0" w:space="0" w:color="auto"/>
        <w:bottom w:val="none" w:sz="0" w:space="0" w:color="auto"/>
        <w:right w:val="none" w:sz="0" w:space="0" w:color="auto"/>
      </w:divBdr>
      <w:divsChild>
        <w:div w:id="1175531319">
          <w:marLeft w:val="0"/>
          <w:marRight w:val="0"/>
          <w:marTop w:val="0"/>
          <w:marBottom w:val="0"/>
          <w:divBdr>
            <w:top w:val="none" w:sz="0" w:space="0" w:color="auto"/>
            <w:left w:val="none" w:sz="0" w:space="0" w:color="auto"/>
            <w:bottom w:val="none" w:sz="0" w:space="0" w:color="auto"/>
            <w:right w:val="none" w:sz="0" w:space="0" w:color="auto"/>
          </w:divBdr>
          <w:divsChild>
            <w:div w:id="2975952">
              <w:marLeft w:val="0"/>
              <w:marRight w:val="0"/>
              <w:marTop w:val="0"/>
              <w:marBottom w:val="0"/>
              <w:divBdr>
                <w:top w:val="none" w:sz="0" w:space="0" w:color="auto"/>
                <w:left w:val="none" w:sz="0" w:space="0" w:color="auto"/>
                <w:bottom w:val="none" w:sz="0" w:space="0" w:color="auto"/>
                <w:right w:val="none" w:sz="0" w:space="0" w:color="auto"/>
              </w:divBdr>
            </w:div>
            <w:div w:id="682320231">
              <w:marLeft w:val="0"/>
              <w:marRight w:val="0"/>
              <w:marTop w:val="0"/>
              <w:marBottom w:val="0"/>
              <w:divBdr>
                <w:top w:val="none" w:sz="0" w:space="0" w:color="auto"/>
                <w:left w:val="none" w:sz="0" w:space="0" w:color="auto"/>
                <w:bottom w:val="none" w:sz="0" w:space="0" w:color="auto"/>
                <w:right w:val="none" w:sz="0" w:space="0" w:color="auto"/>
              </w:divBdr>
            </w:div>
            <w:div w:id="1308583467">
              <w:marLeft w:val="0"/>
              <w:marRight w:val="0"/>
              <w:marTop w:val="0"/>
              <w:marBottom w:val="0"/>
              <w:divBdr>
                <w:top w:val="none" w:sz="0" w:space="0" w:color="auto"/>
                <w:left w:val="none" w:sz="0" w:space="0" w:color="auto"/>
                <w:bottom w:val="none" w:sz="0" w:space="0" w:color="auto"/>
                <w:right w:val="none" w:sz="0" w:space="0" w:color="auto"/>
              </w:divBdr>
            </w:div>
            <w:div w:id="600837852">
              <w:marLeft w:val="0"/>
              <w:marRight w:val="0"/>
              <w:marTop w:val="0"/>
              <w:marBottom w:val="0"/>
              <w:divBdr>
                <w:top w:val="none" w:sz="0" w:space="0" w:color="auto"/>
                <w:left w:val="none" w:sz="0" w:space="0" w:color="auto"/>
                <w:bottom w:val="none" w:sz="0" w:space="0" w:color="auto"/>
                <w:right w:val="none" w:sz="0" w:space="0" w:color="auto"/>
              </w:divBdr>
            </w:div>
            <w:div w:id="531579704">
              <w:marLeft w:val="0"/>
              <w:marRight w:val="0"/>
              <w:marTop w:val="0"/>
              <w:marBottom w:val="0"/>
              <w:divBdr>
                <w:top w:val="none" w:sz="0" w:space="0" w:color="auto"/>
                <w:left w:val="none" w:sz="0" w:space="0" w:color="auto"/>
                <w:bottom w:val="none" w:sz="0" w:space="0" w:color="auto"/>
                <w:right w:val="none" w:sz="0" w:space="0" w:color="auto"/>
              </w:divBdr>
            </w:div>
            <w:div w:id="1171681930">
              <w:marLeft w:val="0"/>
              <w:marRight w:val="0"/>
              <w:marTop w:val="0"/>
              <w:marBottom w:val="0"/>
              <w:divBdr>
                <w:top w:val="none" w:sz="0" w:space="0" w:color="auto"/>
                <w:left w:val="none" w:sz="0" w:space="0" w:color="auto"/>
                <w:bottom w:val="none" w:sz="0" w:space="0" w:color="auto"/>
                <w:right w:val="none" w:sz="0" w:space="0" w:color="auto"/>
              </w:divBdr>
            </w:div>
            <w:div w:id="848367387">
              <w:marLeft w:val="0"/>
              <w:marRight w:val="0"/>
              <w:marTop w:val="0"/>
              <w:marBottom w:val="0"/>
              <w:divBdr>
                <w:top w:val="none" w:sz="0" w:space="0" w:color="auto"/>
                <w:left w:val="none" w:sz="0" w:space="0" w:color="auto"/>
                <w:bottom w:val="none" w:sz="0" w:space="0" w:color="auto"/>
                <w:right w:val="none" w:sz="0" w:space="0" w:color="auto"/>
              </w:divBdr>
            </w:div>
            <w:div w:id="19477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524593">
      <w:bodyDiv w:val="1"/>
      <w:marLeft w:val="0"/>
      <w:marRight w:val="0"/>
      <w:marTop w:val="0"/>
      <w:marBottom w:val="0"/>
      <w:divBdr>
        <w:top w:val="none" w:sz="0" w:space="0" w:color="auto"/>
        <w:left w:val="none" w:sz="0" w:space="0" w:color="auto"/>
        <w:bottom w:val="none" w:sz="0" w:space="0" w:color="auto"/>
        <w:right w:val="none" w:sz="0" w:space="0" w:color="auto"/>
      </w:divBdr>
      <w:divsChild>
        <w:div w:id="20011007">
          <w:marLeft w:val="0"/>
          <w:marRight w:val="0"/>
          <w:marTop w:val="0"/>
          <w:marBottom w:val="0"/>
          <w:divBdr>
            <w:top w:val="none" w:sz="0" w:space="0" w:color="auto"/>
            <w:left w:val="none" w:sz="0" w:space="0" w:color="auto"/>
            <w:bottom w:val="none" w:sz="0" w:space="0" w:color="auto"/>
            <w:right w:val="none" w:sz="0" w:space="0" w:color="auto"/>
          </w:divBdr>
          <w:divsChild>
            <w:div w:id="142746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0B877-436C-4D87-A170-7CF332C25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4</TotalTime>
  <Pages>36</Pages>
  <Words>8036</Words>
  <Characters>4581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Web701 Evaluate part2</vt:lpstr>
    </vt:vector>
  </TitlesOfParts>
  <Company/>
  <LinksUpToDate>false</LinksUpToDate>
  <CharactersWithSpaces>53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b701 Evaluate part2</dc:title>
  <dc:subject/>
  <dc:creator>Josh Munro</dc:creator>
  <cp:keywords/>
  <dc:description/>
  <cp:lastModifiedBy>Josh Munro</cp:lastModifiedBy>
  <cp:revision>271</cp:revision>
  <dcterms:created xsi:type="dcterms:W3CDTF">2021-05-13T08:39:00Z</dcterms:created>
  <dcterms:modified xsi:type="dcterms:W3CDTF">2021-05-31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tiM7UdD"/&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